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1A5647" w14:textId="7649D6DB" w:rsidR="00533A2A" w:rsidRPr="00792A24" w:rsidRDefault="00792A24" w:rsidP="00831EB1">
      <w:pPr>
        <w:jc w:val="center"/>
        <w:rPr>
          <w:rFonts w:ascii="Times New Roman" w:hAnsi="Times New Roman" w:cs="Times New Roman"/>
          <w:b/>
          <w:color w:val="000000" w:themeColor="text1"/>
        </w:rPr>
      </w:pPr>
      <w:r w:rsidRPr="00792A24">
        <w:rPr>
          <w:rFonts w:ascii="Times New Roman" w:hAnsi="Times New Roman" w:cs="Times New Roman"/>
          <w:b/>
          <w:color w:val="000000" w:themeColor="text1"/>
        </w:rPr>
        <w:t>The Efficacy of Adobe Flash CS6-Based Interactive Learning Media in Enhancing Student Academic Performance</w:t>
      </w:r>
    </w:p>
    <w:p w14:paraId="5170842E" w14:textId="77777777" w:rsidR="00792A24" w:rsidRPr="00792A24" w:rsidRDefault="00792A24" w:rsidP="00831EB1">
      <w:pPr>
        <w:jc w:val="center"/>
        <w:rPr>
          <w:rFonts w:ascii="Times New Roman" w:hAnsi="Times New Roman" w:cs="Times New Roman"/>
          <w:color w:val="000000" w:themeColor="text1"/>
        </w:rPr>
      </w:pPr>
    </w:p>
    <w:p w14:paraId="518D7503" w14:textId="77777777" w:rsidR="00792A24" w:rsidRPr="00792A24" w:rsidRDefault="00792A24" w:rsidP="00792A24">
      <w:pPr>
        <w:jc w:val="center"/>
        <w:rPr>
          <w:rFonts w:ascii="Times New Roman" w:hAnsi="Times New Roman" w:cs="Times New Roman"/>
          <w:bCs/>
          <w:color w:val="000000" w:themeColor="text1"/>
        </w:rPr>
      </w:pPr>
      <w:bookmarkStart w:id="0" w:name="_Hlk187765519"/>
      <w:r w:rsidRPr="00792A24">
        <w:rPr>
          <w:rFonts w:ascii="Times New Roman" w:hAnsi="Times New Roman" w:cs="Times New Roman"/>
          <w:bCs/>
          <w:color w:val="000000" w:themeColor="text1"/>
          <w:vertAlign w:val="superscript"/>
        </w:rPr>
        <w:t>1</w:t>
      </w:r>
      <w:r w:rsidRPr="00792A24">
        <w:rPr>
          <w:rFonts w:ascii="Times New Roman" w:hAnsi="Times New Roman" w:cs="Times New Roman"/>
          <w:bCs/>
          <w:color w:val="000000" w:themeColor="text1"/>
        </w:rPr>
        <w:t xml:space="preserve">Hermawansa, </w:t>
      </w:r>
      <w:r w:rsidRPr="00792A24">
        <w:rPr>
          <w:rFonts w:ascii="Times New Roman" w:hAnsi="Times New Roman" w:cs="Times New Roman"/>
          <w:bCs/>
          <w:color w:val="000000" w:themeColor="text1"/>
          <w:vertAlign w:val="superscript"/>
        </w:rPr>
        <w:t>2</w:t>
      </w:r>
      <w:r w:rsidRPr="00792A24">
        <w:rPr>
          <w:rFonts w:ascii="Times New Roman" w:hAnsi="Times New Roman" w:cs="Times New Roman"/>
          <w:bCs/>
          <w:color w:val="000000" w:themeColor="text1"/>
        </w:rPr>
        <w:t xml:space="preserve">Putri Milanda Bainamus, </w:t>
      </w:r>
      <w:r w:rsidRPr="00792A24">
        <w:rPr>
          <w:rFonts w:ascii="Times New Roman" w:hAnsi="Times New Roman" w:cs="Times New Roman"/>
          <w:bCs/>
          <w:color w:val="000000" w:themeColor="text1"/>
          <w:vertAlign w:val="superscript"/>
        </w:rPr>
        <w:t>3</w:t>
      </w:r>
      <w:r w:rsidRPr="00792A24">
        <w:rPr>
          <w:rFonts w:ascii="Times New Roman" w:hAnsi="Times New Roman" w:cs="Times New Roman"/>
          <w:bCs/>
          <w:color w:val="000000" w:themeColor="text1"/>
        </w:rPr>
        <w:t xml:space="preserve">Pamela Mikaresti, </w:t>
      </w:r>
    </w:p>
    <w:p w14:paraId="3ACEC649" w14:textId="77777777" w:rsidR="00792A24" w:rsidRPr="00792A24" w:rsidRDefault="00792A24" w:rsidP="00792A24">
      <w:pPr>
        <w:jc w:val="center"/>
        <w:rPr>
          <w:rFonts w:ascii="Times New Roman" w:hAnsi="Times New Roman" w:cs="Times New Roman"/>
          <w:bCs/>
          <w:color w:val="000000" w:themeColor="text1"/>
        </w:rPr>
      </w:pPr>
      <w:r w:rsidRPr="00792A24">
        <w:rPr>
          <w:rFonts w:ascii="Times New Roman" w:hAnsi="Times New Roman" w:cs="Times New Roman"/>
          <w:bCs/>
          <w:color w:val="000000" w:themeColor="text1"/>
          <w:vertAlign w:val="superscript"/>
        </w:rPr>
        <w:t>4</w:t>
      </w:r>
      <w:r w:rsidRPr="00792A24">
        <w:rPr>
          <w:rFonts w:ascii="Times New Roman" w:hAnsi="Times New Roman" w:cs="Times New Roman"/>
          <w:bCs/>
          <w:color w:val="000000" w:themeColor="text1"/>
        </w:rPr>
        <w:t xml:space="preserve">Bogy Restu Ilahi, </w:t>
      </w:r>
      <w:r w:rsidRPr="00792A24">
        <w:rPr>
          <w:rFonts w:ascii="Times New Roman" w:hAnsi="Times New Roman" w:cs="Times New Roman"/>
          <w:bCs/>
          <w:color w:val="000000" w:themeColor="text1"/>
          <w:vertAlign w:val="superscript"/>
        </w:rPr>
        <w:t>5</w:t>
      </w:r>
      <w:r w:rsidRPr="00792A24">
        <w:rPr>
          <w:rFonts w:ascii="Times New Roman" w:hAnsi="Times New Roman" w:cs="Times New Roman"/>
          <w:bCs/>
          <w:color w:val="000000" w:themeColor="text1"/>
        </w:rPr>
        <w:t>Edy Susanto</w:t>
      </w:r>
    </w:p>
    <w:p w14:paraId="2999C253" w14:textId="77777777" w:rsidR="00792A24" w:rsidRPr="00792A24" w:rsidRDefault="00792A24" w:rsidP="00792A24">
      <w:pPr>
        <w:jc w:val="center"/>
        <w:rPr>
          <w:rFonts w:ascii="Times New Roman" w:hAnsi="Times New Roman" w:cs="Times New Roman"/>
          <w:bCs/>
          <w:color w:val="000000" w:themeColor="text1"/>
        </w:rPr>
      </w:pPr>
    </w:p>
    <w:p w14:paraId="0AC0C1E6" w14:textId="77777777" w:rsidR="00792A24" w:rsidRPr="00792A24" w:rsidRDefault="00792A24" w:rsidP="00792A24">
      <w:pPr>
        <w:jc w:val="center"/>
        <w:rPr>
          <w:rFonts w:ascii="Times New Roman" w:hAnsi="Times New Roman" w:cs="Times New Roman"/>
          <w:bCs/>
          <w:color w:val="000000" w:themeColor="text1"/>
        </w:rPr>
      </w:pPr>
      <w:r w:rsidRPr="00792A24">
        <w:rPr>
          <w:rFonts w:ascii="Times New Roman" w:hAnsi="Times New Roman" w:cs="Times New Roman"/>
          <w:bCs/>
          <w:color w:val="000000" w:themeColor="text1"/>
          <w:vertAlign w:val="superscript"/>
        </w:rPr>
        <w:t>1</w:t>
      </w:r>
      <w:r w:rsidRPr="00792A24">
        <w:rPr>
          <w:rFonts w:ascii="Times New Roman" w:hAnsi="Times New Roman" w:cs="Times New Roman"/>
          <w:bCs/>
          <w:color w:val="000000" w:themeColor="text1"/>
        </w:rPr>
        <w:t xml:space="preserve">Universitas Dehasen Bengkulu, </w:t>
      </w:r>
      <w:hyperlink r:id="rId7" w:history="1">
        <w:r w:rsidRPr="00792A24">
          <w:rPr>
            <w:rStyle w:val="Hyperlink"/>
            <w:rFonts w:ascii="Times New Roman" w:hAnsi="Times New Roman" w:cs="Times New Roman"/>
            <w:bCs/>
            <w:color w:val="000000" w:themeColor="text1"/>
          </w:rPr>
          <w:t>hermawansa@unived.ac.id</w:t>
        </w:r>
      </w:hyperlink>
    </w:p>
    <w:p w14:paraId="1FDB3C92" w14:textId="77777777" w:rsidR="00792A24" w:rsidRPr="00792A24" w:rsidRDefault="00792A24" w:rsidP="00792A24">
      <w:pPr>
        <w:jc w:val="center"/>
        <w:rPr>
          <w:rFonts w:ascii="Times New Roman" w:hAnsi="Times New Roman" w:cs="Times New Roman"/>
          <w:bCs/>
          <w:color w:val="000000" w:themeColor="text1"/>
        </w:rPr>
      </w:pPr>
      <w:r w:rsidRPr="00792A24">
        <w:rPr>
          <w:rFonts w:ascii="Times New Roman" w:hAnsi="Times New Roman" w:cs="Times New Roman"/>
          <w:color w:val="000000" w:themeColor="text1"/>
          <w:vertAlign w:val="superscript"/>
        </w:rPr>
        <w:t>2</w:t>
      </w:r>
      <w:r w:rsidRPr="00792A24">
        <w:rPr>
          <w:rFonts w:ascii="Times New Roman" w:hAnsi="Times New Roman" w:cs="Times New Roman"/>
          <w:bCs/>
          <w:color w:val="000000" w:themeColor="text1"/>
        </w:rPr>
        <w:t xml:space="preserve">Universita Pat Petulai, </w:t>
      </w:r>
      <w:hyperlink r:id="rId8" w:history="1">
        <w:r w:rsidRPr="00792A24">
          <w:rPr>
            <w:rStyle w:val="Hyperlink"/>
            <w:rFonts w:ascii="Times New Roman" w:hAnsi="Times New Roman" w:cs="Times New Roman"/>
            <w:bCs/>
            <w:color w:val="000000" w:themeColor="text1"/>
          </w:rPr>
          <w:t>putrimilanda.bainamus@gmail.com</w:t>
        </w:r>
      </w:hyperlink>
    </w:p>
    <w:p w14:paraId="38AF605E" w14:textId="77777777" w:rsidR="00792A24" w:rsidRPr="00792A24" w:rsidRDefault="00792A24" w:rsidP="00792A24">
      <w:pPr>
        <w:jc w:val="center"/>
        <w:rPr>
          <w:rFonts w:ascii="Times New Roman" w:hAnsi="Times New Roman" w:cs="Times New Roman"/>
          <w:bCs/>
          <w:color w:val="000000" w:themeColor="text1"/>
        </w:rPr>
      </w:pPr>
      <w:r w:rsidRPr="00792A24">
        <w:rPr>
          <w:rFonts w:ascii="Times New Roman" w:hAnsi="Times New Roman" w:cs="Times New Roman"/>
          <w:bCs/>
          <w:color w:val="000000" w:themeColor="text1"/>
          <w:vertAlign w:val="superscript"/>
        </w:rPr>
        <w:t>3</w:t>
      </w:r>
      <w:r w:rsidRPr="00792A24">
        <w:rPr>
          <w:rFonts w:ascii="Times New Roman" w:hAnsi="Times New Roman" w:cs="Times New Roman"/>
          <w:bCs/>
          <w:color w:val="000000" w:themeColor="text1"/>
        </w:rPr>
        <w:t xml:space="preserve">Universitas Terbuka, </w:t>
      </w:r>
      <w:hyperlink r:id="rId9" w:history="1">
        <w:r w:rsidRPr="00792A24">
          <w:rPr>
            <w:rStyle w:val="Hyperlink"/>
            <w:rFonts w:ascii="Times New Roman" w:hAnsi="Times New Roman" w:cs="Times New Roman"/>
            <w:bCs/>
            <w:color w:val="000000" w:themeColor="text1"/>
          </w:rPr>
          <w:t>pamela@ecampus.ut.ac.id</w:t>
        </w:r>
      </w:hyperlink>
    </w:p>
    <w:p w14:paraId="3B10B9E2" w14:textId="77777777" w:rsidR="00792A24" w:rsidRPr="00792A24" w:rsidRDefault="00792A24" w:rsidP="00792A24">
      <w:pPr>
        <w:jc w:val="center"/>
        <w:rPr>
          <w:rFonts w:ascii="Times New Roman" w:hAnsi="Times New Roman" w:cs="Times New Roman"/>
          <w:bCs/>
          <w:color w:val="000000" w:themeColor="text1"/>
        </w:rPr>
      </w:pPr>
      <w:r w:rsidRPr="00792A24">
        <w:rPr>
          <w:rFonts w:ascii="Times New Roman" w:hAnsi="Times New Roman" w:cs="Times New Roman"/>
          <w:bCs/>
          <w:color w:val="000000" w:themeColor="text1"/>
          <w:vertAlign w:val="superscript"/>
        </w:rPr>
        <w:t>4</w:t>
      </w:r>
      <w:r w:rsidRPr="00792A24">
        <w:rPr>
          <w:rFonts w:ascii="Times New Roman" w:hAnsi="Times New Roman" w:cs="Times New Roman"/>
          <w:bCs/>
          <w:color w:val="000000" w:themeColor="text1"/>
        </w:rPr>
        <w:t xml:space="preserve">Universitas Bengkulu, </w:t>
      </w:r>
      <w:hyperlink r:id="rId10" w:history="1">
        <w:r w:rsidRPr="00792A24">
          <w:rPr>
            <w:rStyle w:val="Hyperlink"/>
            <w:rFonts w:ascii="Times New Roman" w:hAnsi="Times New Roman" w:cs="Times New Roman"/>
            <w:color w:val="000000" w:themeColor="text1"/>
          </w:rPr>
          <w:t>bogyrestu@unib.ac.id</w:t>
        </w:r>
      </w:hyperlink>
      <w:r w:rsidRPr="00792A24">
        <w:rPr>
          <w:rFonts w:ascii="Times New Roman" w:hAnsi="Times New Roman" w:cs="Times New Roman"/>
          <w:bCs/>
          <w:color w:val="000000" w:themeColor="text1"/>
        </w:rPr>
        <w:t xml:space="preserve"> </w:t>
      </w:r>
    </w:p>
    <w:p w14:paraId="0BB7F4BD" w14:textId="5F6FF64E" w:rsidR="00792A24" w:rsidRPr="00792A24" w:rsidRDefault="00792A24" w:rsidP="00792A24">
      <w:pPr>
        <w:jc w:val="center"/>
        <w:rPr>
          <w:rFonts w:ascii="Times New Roman" w:hAnsi="Times New Roman" w:cs="Times New Roman"/>
          <w:bCs/>
          <w:color w:val="000000" w:themeColor="text1"/>
        </w:rPr>
      </w:pPr>
      <w:r w:rsidRPr="00792A24">
        <w:rPr>
          <w:rFonts w:ascii="Times New Roman" w:hAnsi="Times New Roman" w:cs="Times New Roman"/>
          <w:bCs/>
          <w:color w:val="000000" w:themeColor="text1"/>
          <w:vertAlign w:val="superscript"/>
        </w:rPr>
        <w:t>5</w:t>
      </w:r>
      <w:r w:rsidRPr="00792A24">
        <w:rPr>
          <w:rFonts w:ascii="Times New Roman" w:hAnsi="Times New Roman" w:cs="Times New Roman"/>
          <w:bCs/>
          <w:color w:val="000000" w:themeColor="text1"/>
        </w:rPr>
        <w:t>Universita</w:t>
      </w:r>
      <w:r w:rsidR="00480A1E">
        <w:rPr>
          <w:rFonts w:ascii="Times New Roman" w:hAnsi="Times New Roman" w:cs="Times New Roman"/>
          <w:bCs/>
          <w:color w:val="000000" w:themeColor="text1"/>
        </w:rPr>
        <w:t>s</w:t>
      </w:r>
      <w:r w:rsidRPr="00792A24">
        <w:rPr>
          <w:rFonts w:ascii="Times New Roman" w:hAnsi="Times New Roman" w:cs="Times New Roman"/>
          <w:bCs/>
          <w:color w:val="000000" w:themeColor="text1"/>
        </w:rPr>
        <w:t xml:space="preserve"> Pat Petulai, </w:t>
      </w:r>
      <w:hyperlink r:id="rId11" w:history="1">
        <w:r w:rsidRPr="00792A24">
          <w:rPr>
            <w:rStyle w:val="Hyperlink"/>
            <w:rFonts w:ascii="Times New Roman" w:hAnsi="Times New Roman" w:cs="Times New Roman"/>
            <w:bCs/>
            <w:color w:val="000000" w:themeColor="text1"/>
          </w:rPr>
          <w:t>edy.susanto722@gmail.com</w:t>
        </w:r>
      </w:hyperlink>
    </w:p>
    <w:p w14:paraId="36805DFC" w14:textId="790067F9" w:rsidR="00600D50" w:rsidRPr="00792A24" w:rsidRDefault="00600D50" w:rsidP="00875B96">
      <w:pPr>
        <w:jc w:val="center"/>
        <w:rPr>
          <w:rFonts w:ascii="Times New Roman" w:hAnsi="Times New Roman" w:cs="Times New Roman"/>
          <w:bCs/>
          <w:color w:val="000000" w:themeColor="text1"/>
        </w:rPr>
      </w:pPr>
    </w:p>
    <w:bookmarkEnd w:id="0"/>
    <w:p w14:paraId="20E74F40" w14:textId="77777777" w:rsidR="00792A24" w:rsidRPr="00792A24" w:rsidRDefault="00792A24" w:rsidP="00792A24">
      <w:pPr>
        <w:jc w:val="both"/>
        <w:rPr>
          <w:rFonts w:ascii="Times New Roman" w:hAnsi="Times New Roman" w:cs="Times New Roman"/>
          <w:b/>
          <w:color w:val="000000" w:themeColor="text1"/>
        </w:rPr>
      </w:pPr>
      <w:r w:rsidRPr="00792A24">
        <w:rPr>
          <w:rFonts w:ascii="Times New Roman" w:hAnsi="Times New Roman" w:cs="Times New Roman"/>
          <w:b/>
          <w:color w:val="000000" w:themeColor="text1"/>
        </w:rPr>
        <w:t>Abstract</w:t>
      </w:r>
    </w:p>
    <w:p w14:paraId="64D8201E" w14:textId="7061F3AA" w:rsidR="00792A24" w:rsidRPr="00792A24" w:rsidRDefault="00792A24" w:rsidP="00792A24">
      <w:pPr>
        <w:jc w:val="both"/>
        <w:rPr>
          <w:rFonts w:ascii="Times New Roman" w:hAnsi="Times New Roman" w:cs="Times New Roman"/>
          <w:bCs/>
          <w:color w:val="000000" w:themeColor="text1"/>
        </w:rPr>
      </w:pPr>
      <w:r w:rsidRPr="00792A24">
        <w:rPr>
          <w:rFonts w:ascii="Times New Roman" w:hAnsi="Times New Roman" w:cs="Times New Roman"/>
          <w:bCs/>
          <w:color w:val="000000" w:themeColor="text1"/>
        </w:rPr>
        <w:t>This study aims to Effectively Utilize Adobe Flash CS6-Based Interactive Learning Media in Improving the Learning Outcomes of State Junior High School Students 03 South Bengkulu. This research method is a descriptive quantitative experiment. The design that will be used is Design One Pretest-Posttest Group. The subjects of this study are 30 students of Grade seven B State Junior High School 03 South Bengkulu. The instrument used was 20 multiple-choice questions. The results of the study with paired sample test showed  that the value  of asym sig. (2-</w:t>
      </w:r>
      <w:r w:rsidR="00F213DD">
        <w:rPr>
          <w:rFonts w:ascii="Times New Roman" w:hAnsi="Times New Roman" w:cs="Times New Roman"/>
          <w:bCs/>
          <w:color w:val="000000" w:themeColor="text1"/>
        </w:rPr>
        <w:t>t</w:t>
      </w:r>
      <w:r w:rsidRPr="00792A24">
        <w:rPr>
          <w:rFonts w:ascii="Times New Roman" w:hAnsi="Times New Roman" w:cs="Times New Roman"/>
          <w:bCs/>
          <w:color w:val="000000" w:themeColor="text1"/>
        </w:rPr>
        <w:t>ailed) of 0.00 &lt; 0.05 so that it was rejected and accepted, which means that there is an effectiveness of interactive learning media based on adobe flash CS6 in improving student learning outcomes in the informatics subject of grade VII at SMP Negeri 3 South Bengkulu. It can be concluded that Adobe Flash CS6-based interactive learning media is effective in improving student learning outcomes in the informatics subject of grade VII at State Junior High School 03 South Bengkulu South Bengkulu.</w:t>
      </w:r>
    </w:p>
    <w:p w14:paraId="2D195C46" w14:textId="5254FEE1" w:rsidR="00875B96" w:rsidRPr="00792A24" w:rsidRDefault="00792A24" w:rsidP="00792A24">
      <w:pPr>
        <w:jc w:val="both"/>
        <w:rPr>
          <w:rFonts w:ascii="Times New Roman" w:hAnsi="Times New Roman" w:cs="Times New Roman"/>
          <w:b/>
          <w:color w:val="000000" w:themeColor="text1"/>
        </w:rPr>
      </w:pPr>
      <w:r w:rsidRPr="00792A24">
        <w:rPr>
          <w:rFonts w:ascii="Times New Roman" w:hAnsi="Times New Roman" w:cs="Times New Roman"/>
          <w:b/>
          <w:color w:val="000000" w:themeColor="text1"/>
        </w:rPr>
        <w:t>Keywords: Effectiveness, Learning Media, Adobe Flash CS6</w:t>
      </w:r>
    </w:p>
    <w:p w14:paraId="4EC04D4D" w14:textId="77777777" w:rsidR="00792A24" w:rsidRPr="00792A24" w:rsidRDefault="00792A24" w:rsidP="00792A24">
      <w:pPr>
        <w:jc w:val="both"/>
        <w:rPr>
          <w:rFonts w:ascii="Times New Roman" w:hAnsi="Times New Roman" w:cs="Times New Roman"/>
          <w:color w:val="000000" w:themeColor="text1"/>
        </w:rPr>
      </w:pPr>
    </w:p>
    <w:p w14:paraId="090F5A34" w14:textId="77777777" w:rsidR="00792A24" w:rsidRPr="00792A24" w:rsidRDefault="00792A24" w:rsidP="00792A24">
      <w:pPr>
        <w:rPr>
          <w:rFonts w:ascii="Times New Roman" w:hAnsi="Times New Roman" w:cs="Times New Roman"/>
          <w:b/>
          <w:iCs/>
          <w:color w:val="000000" w:themeColor="text1"/>
        </w:rPr>
      </w:pPr>
      <w:r w:rsidRPr="00792A24">
        <w:rPr>
          <w:rFonts w:ascii="Times New Roman" w:hAnsi="Times New Roman" w:cs="Times New Roman"/>
          <w:b/>
          <w:iCs/>
          <w:color w:val="000000" w:themeColor="text1"/>
        </w:rPr>
        <w:t>Abstrak</w:t>
      </w:r>
    </w:p>
    <w:p w14:paraId="761260C9" w14:textId="3D9A4769" w:rsidR="00F213DD" w:rsidRPr="00F213DD" w:rsidRDefault="00F213DD" w:rsidP="00F213DD">
      <w:pPr>
        <w:jc w:val="both"/>
        <w:rPr>
          <w:rFonts w:ascii="Times New Roman" w:hAnsi="Times New Roman" w:cs="Times New Roman"/>
          <w:bCs/>
          <w:iCs/>
          <w:color w:val="000000" w:themeColor="text1"/>
        </w:rPr>
      </w:pPr>
      <w:r w:rsidRPr="00F213DD">
        <w:rPr>
          <w:rFonts w:ascii="Times New Roman" w:hAnsi="Times New Roman" w:cs="Times New Roman"/>
          <w:bCs/>
          <w:iCs/>
          <w:color w:val="000000" w:themeColor="text1"/>
        </w:rPr>
        <w:t>Penelitian ini bertujuan untuk Efektifitas Pemanfaatan Media Pembelajaran Interaktif Berbasis Adobe Flash CS6 dalam Meningkatkan Hasil Belajar Siswa SMP Negeri 03 Bengkulu Selatan. Metode penelitian ini adalah deskriptif kuantitatif eksperimen. Desain yang digunakan adalah One Pretest-Posttest Group Design. Subjek penelitian ini adalah siswa kelas VII B SMP Negeri 03 Bengkulu Selatan yang berjumlah 30 orang. Instrumen yang digunakan adalah soal pilihan ganda sebanyak 20 soal. Hasil penelitian dengan uji paired sample test menunjukkan nilai asym sig. (2-</w:t>
      </w:r>
      <w:r>
        <w:rPr>
          <w:rFonts w:ascii="Times New Roman" w:hAnsi="Times New Roman" w:cs="Times New Roman"/>
          <w:bCs/>
          <w:iCs/>
          <w:color w:val="000000" w:themeColor="text1"/>
        </w:rPr>
        <w:t>t</w:t>
      </w:r>
      <w:r w:rsidRPr="00F213DD">
        <w:rPr>
          <w:rFonts w:ascii="Times New Roman" w:hAnsi="Times New Roman" w:cs="Times New Roman"/>
          <w:bCs/>
          <w:iCs/>
          <w:color w:val="000000" w:themeColor="text1"/>
        </w:rPr>
        <w:t>ailed) sebesar 0,00 &lt; 0,05 sehingga ditolak dan diterima yang berarti terdapat keefektifan media pembelajaran interaktif berbasis adobe flash CS6 dalam meningkatkan hasil belajar siswa pada mata pelajaran informatika kelas VII di SMP Negeri 3 Bengkulu Selatan. Dapat disimpulkan bahwa media pembelajaran interaktif berbasis Adobe Flash CS6 efektif dalam meningkatkan hasil belajar siswa pada mata pelajaran informatika kelas VII di SMP Negeri 03 Bengkulu Selatan Bengkulu Selatan.</w:t>
      </w:r>
    </w:p>
    <w:p w14:paraId="71CBB0B3" w14:textId="77777777" w:rsidR="00F213DD" w:rsidRPr="00F213DD" w:rsidRDefault="00F213DD" w:rsidP="00F213DD">
      <w:pPr>
        <w:rPr>
          <w:rFonts w:ascii="Times New Roman" w:hAnsi="Times New Roman" w:cs="Times New Roman"/>
          <w:b/>
          <w:iCs/>
          <w:color w:val="000000" w:themeColor="text1"/>
        </w:rPr>
      </w:pPr>
      <w:r w:rsidRPr="00F213DD">
        <w:rPr>
          <w:rFonts w:ascii="Times New Roman" w:hAnsi="Times New Roman" w:cs="Times New Roman"/>
          <w:b/>
          <w:iCs/>
          <w:color w:val="000000" w:themeColor="text1"/>
        </w:rPr>
        <w:t>Kata Kunci: Efektivitas, Media Pembelajaran, Adobe Flash CS6</w:t>
      </w:r>
    </w:p>
    <w:p w14:paraId="3E2CAC33" w14:textId="2E46BEE3" w:rsidR="00657348" w:rsidRPr="00792A24" w:rsidRDefault="00657348" w:rsidP="00F213DD">
      <w:pPr>
        <w:rPr>
          <w:rFonts w:ascii="Times New Roman" w:hAnsi="Times New Roman" w:cs="Times New Roman"/>
          <w:b/>
          <w:iCs/>
          <w:color w:val="000000" w:themeColor="text1"/>
        </w:rPr>
      </w:pPr>
    </w:p>
    <w:p w14:paraId="10DB1314" w14:textId="77777777" w:rsidR="00792A24" w:rsidRPr="00E043B6" w:rsidRDefault="00792A24" w:rsidP="00792A24">
      <w:pPr>
        <w:rPr>
          <w:rFonts w:ascii="Times New Roman" w:hAnsi="Times New Roman" w:cs="Times New Roman"/>
          <w:color w:val="000000" w:themeColor="text1"/>
        </w:rPr>
      </w:pPr>
    </w:p>
    <w:p w14:paraId="1927FE2A" w14:textId="427A4CE1" w:rsidR="00657348" w:rsidRPr="00E043B6" w:rsidRDefault="00671F0D" w:rsidP="00657348">
      <w:pPr>
        <w:jc w:val="both"/>
        <w:rPr>
          <w:rFonts w:ascii="Times New Roman" w:hAnsi="Times New Roman" w:cs="Times New Roman"/>
          <w:b/>
          <w:color w:val="000000" w:themeColor="text1"/>
        </w:rPr>
      </w:pPr>
      <w:r w:rsidRPr="00E043B6">
        <w:rPr>
          <w:rFonts w:ascii="Times New Roman" w:hAnsi="Times New Roman" w:cs="Times New Roman"/>
          <w:b/>
          <w:color w:val="000000" w:themeColor="text1"/>
        </w:rPr>
        <w:t>Introduction</w:t>
      </w:r>
    </w:p>
    <w:p w14:paraId="3BDF059E" w14:textId="5C0B757C" w:rsidR="00600D50" w:rsidRPr="00B3075B" w:rsidRDefault="00600D50" w:rsidP="00600D50">
      <w:pPr>
        <w:ind w:firstLine="720"/>
        <w:jc w:val="both"/>
        <w:rPr>
          <w:rFonts w:ascii="Times New Roman" w:hAnsi="Times New Roman" w:cs="Times New Roman"/>
          <w:color w:val="000000" w:themeColor="text1"/>
        </w:rPr>
      </w:pPr>
      <w:r w:rsidRPr="00B3075B">
        <w:rPr>
          <w:rFonts w:ascii="Times New Roman" w:hAnsi="Times New Roman" w:cs="Times New Roman"/>
          <w:color w:val="000000" w:themeColor="text1"/>
        </w:rPr>
        <w:t xml:space="preserve">In the era of globalization and information technology advancements, the world of education is required to continue to innovate in developing learning methods and media </w:t>
      </w:r>
      <w:r w:rsidR="00671F0D" w:rsidRPr="00B3075B">
        <w:rPr>
          <w:rFonts w:ascii="Times New Roman" w:hAnsi="Times New Roman" w:cs="Times New Roman"/>
          <w:color w:val="000000" w:themeColor="text1"/>
        </w:rPr>
        <w:lastRenderedPageBreak/>
        <w:fldChar w:fldCharType="begin" w:fldLock="1"/>
      </w:r>
      <w:r w:rsidR="00671F0D" w:rsidRPr="00B3075B">
        <w:rPr>
          <w:rFonts w:ascii="Times New Roman" w:hAnsi="Times New Roman" w:cs="Times New Roman"/>
          <w:color w:val="000000" w:themeColor="text1"/>
        </w:rPr>
        <w:instrText>ADDIN CSL_CITATION {"citationItems":[{"id":"ITEM-1","itemData":{"ISBN":"2620-9292","author":[{"dropping-particle":"","family":"Firdos","given":"Ilham Insani","non-dropping-particle":"","parse-names":false,"suffix":""},{"dropping-particle":"","family":"Permatasari","given":"Intan","non-dropping-particle":"","parse-names":false,"suffix":""},{"dropping-particle":"","family":"Rahmawati","given":"Miftaahur","non-dropping-particle":"","parse-names":false,"suffix":""},{"dropping-particle":"","family":"Wahyono","given":"Wahyono","non-dropping-particle":"","parse-names":false,"suffix":""}],"container-title":"Social, Humanities, and Educational Studies (SHES): Conference Series","id":"ITEM-1","issue":"1","issued":{"date-parts":[["2023"]]},"page":"33-38","title":"Peranan teknologi dalam mengembangkan inovasi pembelajaran pada pendidikan sekolah dasar","type":"paper-conference","volume":"6"},"uris":["http://www.mendeley.com/documents/?uuid=a768de89-8782-48e8-a8e3-fcd4c9dbb258"]}],"mendeley":{"formattedCitation":"(Firdos et al., 2023)","plainTextFormattedCitation":"(Firdos et al., 2023)","previouslyFormattedCitation":"(Firdos et al., 2023)"},"properties":{"noteIndex":0},"schema":"https://github.com/citation-style-language/schema/raw/master/csl-citation.json"}</w:instrText>
      </w:r>
      <w:r w:rsidR="00671F0D" w:rsidRPr="00B3075B">
        <w:rPr>
          <w:rFonts w:ascii="Times New Roman" w:hAnsi="Times New Roman" w:cs="Times New Roman"/>
          <w:color w:val="000000" w:themeColor="text1"/>
        </w:rPr>
        <w:fldChar w:fldCharType="separate"/>
      </w:r>
      <w:r w:rsidR="00671F0D" w:rsidRPr="00B3075B">
        <w:rPr>
          <w:rFonts w:ascii="Times New Roman" w:hAnsi="Times New Roman" w:cs="Times New Roman"/>
          <w:noProof/>
          <w:color w:val="000000" w:themeColor="text1"/>
        </w:rPr>
        <w:t>(Firdos et al., 2023)</w:t>
      </w:r>
      <w:r w:rsidR="00671F0D" w:rsidRPr="00B3075B">
        <w:rPr>
          <w:rFonts w:ascii="Times New Roman" w:hAnsi="Times New Roman" w:cs="Times New Roman"/>
          <w:color w:val="000000" w:themeColor="text1"/>
        </w:rPr>
        <w:fldChar w:fldCharType="end"/>
      </w:r>
      <w:r w:rsidRPr="00B3075B">
        <w:rPr>
          <w:rFonts w:ascii="Times New Roman" w:hAnsi="Times New Roman" w:cs="Times New Roman"/>
          <w:color w:val="000000" w:themeColor="text1"/>
        </w:rPr>
        <w:t xml:space="preserve">. One of the main challenges faced by teachers is how to deliver the subject matter in a way that is engaging, effective, and easy for students to understand </w:t>
      </w:r>
      <w:r w:rsidR="00671F0D" w:rsidRPr="00B3075B">
        <w:rPr>
          <w:rFonts w:ascii="Times New Roman" w:hAnsi="Times New Roman" w:cs="Times New Roman"/>
          <w:color w:val="000000" w:themeColor="text1"/>
        </w:rPr>
        <w:fldChar w:fldCharType="begin" w:fldLock="1"/>
      </w:r>
      <w:r w:rsidR="00671F0D" w:rsidRPr="00B3075B">
        <w:rPr>
          <w:rFonts w:ascii="Times New Roman" w:hAnsi="Times New Roman" w:cs="Times New Roman"/>
          <w:color w:val="000000" w:themeColor="text1"/>
        </w:rPr>
        <w:instrText>ADDIN CSL_CITATION {"citationItems":[{"id":"ITEM-1","itemData":{"ISSN":"2548-6950","author":[{"dropping-particle":"","family":"Utomo","given":"Fuad Try Satrio","non-dropping-particle":"","parse-names":false,"suffix":""}],"container-title":"Pendas: Jurnal Ilmiah Pendidikan Dasar","id":"ITEM-1","issue":"2","issued":{"date-parts":[["2023"]]},"page":"3635-3645","title":"Inovasi Media Pembelajaran Interaktif Untuk Meningkatkan Efektivitas Pembelajaran Era Digital Di Sekolah Dasar","type":"article-journal","volume":"8"},"uris":["http://www.mendeley.com/documents/?uuid=4f01edc7-c212-4ce2-a74e-f8db2ee53b21"]}],"mendeley":{"formattedCitation":"(Utomo, 2023)","plainTextFormattedCitation":"(Utomo, 2023)","previouslyFormattedCitation":"(Utomo, 2023)"},"properties":{"noteIndex":0},"schema":"https://github.com/citation-style-language/schema/raw/master/csl-citation.json"}</w:instrText>
      </w:r>
      <w:r w:rsidR="00671F0D" w:rsidRPr="00B3075B">
        <w:rPr>
          <w:rFonts w:ascii="Times New Roman" w:hAnsi="Times New Roman" w:cs="Times New Roman"/>
          <w:color w:val="000000" w:themeColor="text1"/>
        </w:rPr>
        <w:fldChar w:fldCharType="separate"/>
      </w:r>
      <w:r w:rsidR="00671F0D" w:rsidRPr="00B3075B">
        <w:rPr>
          <w:rFonts w:ascii="Times New Roman" w:hAnsi="Times New Roman" w:cs="Times New Roman"/>
          <w:noProof/>
          <w:color w:val="000000" w:themeColor="text1"/>
        </w:rPr>
        <w:t>(Utomo, 2023)</w:t>
      </w:r>
      <w:r w:rsidR="00671F0D" w:rsidRPr="00B3075B">
        <w:rPr>
          <w:rFonts w:ascii="Times New Roman" w:hAnsi="Times New Roman" w:cs="Times New Roman"/>
          <w:color w:val="000000" w:themeColor="text1"/>
        </w:rPr>
        <w:fldChar w:fldCharType="end"/>
      </w:r>
      <w:r w:rsidRPr="00B3075B">
        <w:rPr>
          <w:rFonts w:ascii="Times New Roman" w:hAnsi="Times New Roman" w:cs="Times New Roman"/>
          <w:color w:val="000000" w:themeColor="text1"/>
        </w:rPr>
        <w:t xml:space="preserve">. Therefore, the use of interactive learning media is an increasingly relevant solution to be applied in the teaching and learning process </w:t>
      </w:r>
      <w:r w:rsidR="00671F0D" w:rsidRPr="00B3075B">
        <w:rPr>
          <w:rFonts w:ascii="Times New Roman" w:hAnsi="Times New Roman" w:cs="Times New Roman"/>
          <w:color w:val="000000" w:themeColor="text1"/>
        </w:rPr>
        <w:fldChar w:fldCharType="begin" w:fldLock="1"/>
      </w:r>
      <w:r w:rsidR="00671F0D" w:rsidRPr="00B3075B">
        <w:rPr>
          <w:rFonts w:ascii="Times New Roman" w:hAnsi="Times New Roman" w:cs="Times New Roman"/>
          <w:color w:val="000000" w:themeColor="text1"/>
        </w:rPr>
        <w:instrText>ADDIN CSL_CITATION {"citationItems":[{"id":"ITEM-1","itemData":{"author":[{"dropping-particle":"","family":"Anggraini","given":"Sekar","non-dropping-particle":"","parse-names":false,"suffix":""},{"dropping-particle":"","family":"Amalia","given":"Ema Nur","non-dropping-particle":"","parse-names":false,"suffix":""},{"dropping-particle":"","family":"Afifa","given":"Rifda","non-dropping-particle":"","parse-names":false,"suffix":""},{"dropping-particle":"","family":"Natasya","given":"Lusha","non-dropping-particle":"","parse-names":false,"suffix":""},{"dropping-particle":"","family":"Kuntarto","given":"Eko","non-dropping-particle":"","parse-names":false,"suffix":""}],"container-title":"Jurnal Ilmu Pendidikan dan Kearifan Lokal","id":"ITEM-1","issue":"6","issued":{"date-parts":[["2024"]]},"page":"982-992","title":"Persepsi Guru Dan Siswa Tentang Penggunaan Media Pembelajaran Berbasis Teknologi Di Sekolah Dasar","type":"article-journal","volume":"4"},"uris":["http://www.mendeley.com/documents/?uuid=3e2e729b-ed91-49d4-af86-ea4d950216ed"]}],"mendeley":{"formattedCitation":"(Anggraini et al., 2024)","plainTextFormattedCitation":"(Anggraini et al., 2024)","previouslyFormattedCitation":"(Anggraini et al., 2024)"},"properties":{"noteIndex":0},"schema":"https://github.com/citation-style-language/schema/raw/master/csl-citation.json"}</w:instrText>
      </w:r>
      <w:r w:rsidR="00671F0D" w:rsidRPr="00B3075B">
        <w:rPr>
          <w:rFonts w:ascii="Times New Roman" w:hAnsi="Times New Roman" w:cs="Times New Roman"/>
          <w:color w:val="000000" w:themeColor="text1"/>
        </w:rPr>
        <w:fldChar w:fldCharType="separate"/>
      </w:r>
      <w:r w:rsidR="00671F0D" w:rsidRPr="00B3075B">
        <w:rPr>
          <w:rFonts w:ascii="Times New Roman" w:hAnsi="Times New Roman" w:cs="Times New Roman"/>
          <w:noProof/>
          <w:color w:val="000000" w:themeColor="text1"/>
        </w:rPr>
        <w:t>(Anggraini et al., 2024)</w:t>
      </w:r>
      <w:r w:rsidR="00671F0D" w:rsidRPr="00B3075B">
        <w:rPr>
          <w:rFonts w:ascii="Times New Roman" w:hAnsi="Times New Roman" w:cs="Times New Roman"/>
          <w:color w:val="000000" w:themeColor="text1"/>
        </w:rPr>
        <w:fldChar w:fldCharType="end"/>
      </w:r>
      <w:r w:rsidRPr="00B3075B">
        <w:rPr>
          <w:rFonts w:ascii="Times New Roman" w:hAnsi="Times New Roman" w:cs="Times New Roman"/>
          <w:color w:val="000000" w:themeColor="text1"/>
        </w:rPr>
        <w:t>.</w:t>
      </w:r>
    </w:p>
    <w:p w14:paraId="45B85EC6" w14:textId="61872583" w:rsidR="00600D50" w:rsidRPr="00B3075B" w:rsidRDefault="00600D50" w:rsidP="00600D50">
      <w:pPr>
        <w:ind w:firstLine="720"/>
        <w:jc w:val="both"/>
        <w:rPr>
          <w:rFonts w:ascii="Times New Roman" w:hAnsi="Times New Roman" w:cs="Times New Roman"/>
          <w:color w:val="000000" w:themeColor="text1"/>
        </w:rPr>
      </w:pPr>
      <w:r w:rsidRPr="00B3075B">
        <w:rPr>
          <w:rFonts w:ascii="Times New Roman" w:hAnsi="Times New Roman" w:cs="Times New Roman"/>
          <w:color w:val="000000" w:themeColor="text1"/>
        </w:rPr>
        <w:t xml:space="preserve">Interactive learning media is a means that can combine text, images, audio, video, and animation to convey information dynamically </w:t>
      </w:r>
      <w:r w:rsidR="00671F0D" w:rsidRPr="00B3075B">
        <w:rPr>
          <w:rFonts w:ascii="Times New Roman" w:hAnsi="Times New Roman" w:cs="Times New Roman"/>
          <w:color w:val="000000" w:themeColor="text1"/>
        </w:rPr>
        <w:fldChar w:fldCharType="begin" w:fldLock="1"/>
      </w:r>
      <w:r w:rsidR="00B3075B" w:rsidRPr="00B3075B">
        <w:rPr>
          <w:rFonts w:ascii="Times New Roman" w:hAnsi="Times New Roman" w:cs="Times New Roman"/>
          <w:color w:val="000000" w:themeColor="text1"/>
        </w:rPr>
        <w:instrText>ADDIN CSL_CITATION {"citationItems":[{"id":"ITEM-1","itemData":{"ISBN":"6234597513","author":[{"dropping-particle":"","family":"Setiyanto","given":"Sigit","non-dropping-particle":"","parse-names":false,"suffix":""},{"dropping-particle":"","family":"Utomo","given":"Ihsan Cahyo","non-dropping-particle":"","parse-names":false,"suffix":""},{"dropping-particle":"","family":"Dawis","given":"Aisyah Mutia","non-dropping-particle":"","parse-names":false,"suffix":""},{"dropping-particle":"","family":"Yuliati","given":"Tri","non-dropping-particle":"","parse-names":false,"suffix":""},{"dropping-particle":"","family":"Nugraha","given":"Nur Budi","non-dropping-particle":"","parse-names":false,"suffix":""},{"dropping-particle":"","family":"Maniah","given":"Maniah","non-dropping-particle":"","parse-names":false,"suffix":""},{"dropping-particle":"","family":"Natsir","given":"Fauzan","non-dropping-particle":"","parse-names":false,"suffix":""},{"dropping-particle":"","family":"Suhendi","given":"Herni Yuniarti","non-dropping-particle":"","parse-names":false,"suffix":""},{"dropping-particle":"","family":"Syujak","given":"Ahmad Rois","non-dropping-particle":"","parse-names":false,"suffix":""}],"id":"ITEM-1","issued":{"date-parts":[["2023"]]},"publisher":"Penerbit Widina","title":"Multimedia Dan Sains Penerapan Teknologi Untuk Penelitian Dan Penyampaian Informasi","type":"book"},"uris":["http://www.mendeley.com/documents/?uuid=34dcb66c-143d-4769-ba99-eac1b7f1b12c"]}],"mendeley":{"formattedCitation":"(Setiyanto et al., 2023)","plainTextFormattedCitation":"(Setiyanto et al., 2023)","previouslyFormattedCitation":"(Setiyanto et al., 2023)"},"properties":{"noteIndex":0},"schema":"https://github.com/citation-style-language/schema/raw/master/csl-citation.json"}</w:instrText>
      </w:r>
      <w:r w:rsidR="00671F0D" w:rsidRPr="00B3075B">
        <w:rPr>
          <w:rFonts w:ascii="Times New Roman" w:hAnsi="Times New Roman" w:cs="Times New Roman"/>
          <w:color w:val="000000" w:themeColor="text1"/>
        </w:rPr>
        <w:fldChar w:fldCharType="separate"/>
      </w:r>
      <w:r w:rsidR="00671F0D" w:rsidRPr="00B3075B">
        <w:rPr>
          <w:rFonts w:ascii="Times New Roman" w:hAnsi="Times New Roman" w:cs="Times New Roman"/>
          <w:noProof/>
          <w:color w:val="000000" w:themeColor="text1"/>
        </w:rPr>
        <w:t>(Setiyanto et al., 2023)</w:t>
      </w:r>
      <w:r w:rsidR="00671F0D" w:rsidRPr="00B3075B">
        <w:rPr>
          <w:rFonts w:ascii="Times New Roman" w:hAnsi="Times New Roman" w:cs="Times New Roman"/>
          <w:color w:val="000000" w:themeColor="text1"/>
        </w:rPr>
        <w:fldChar w:fldCharType="end"/>
      </w:r>
      <w:r w:rsidRPr="00B3075B">
        <w:rPr>
          <w:rFonts w:ascii="Times New Roman" w:hAnsi="Times New Roman" w:cs="Times New Roman"/>
          <w:color w:val="000000" w:themeColor="text1"/>
        </w:rPr>
        <w:t xml:space="preserve">. With this approach, students not only become passive listeners, but can also interact directly with the subject matter </w:t>
      </w:r>
      <w:r w:rsidR="00B3075B" w:rsidRPr="00B3075B">
        <w:rPr>
          <w:rFonts w:ascii="Times New Roman" w:hAnsi="Times New Roman" w:cs="Times New Roman"/>
          <w:color w:val="000000" w:themeColor="text1"/>
        </w:rPr>
        <w:fldChar w:fldCharType="begin" w:fldLock="1"/>
      </w:r>
      <w:r w:rsidR="00B3075B" w:rsidRPr="00B3075B">
        <w:rPr>
          <w:rFonts w:ascii="Times New Roman" w:hAnsi="Times New Roman" w:cs="Times New Roman"/>
          <w:color w:val="000000" w:themeColor="text1"/>
        </w:rPr>
        <w:instrText>ADDIN CSL_CITATION {"citationItems":[{"id":"ITEM-1","itemData":{"author":[{"dropping-particle":"","family":"Rohima","given":"Najwa","non-dropping-particle":"","parse-names":false,"suffix":""}],"id":"ITEM-1","issued":{"date-parts":[["2023"]]},"publisher":"OSF","title":"Penggunaan Media Pembelajaran Untuk Meningkatkan Keterampilan Belajar Pada Siswa","type":"article-journal"},"uris":["http://www.mendeley.com/documents/?uuid=79ea93e0-0a40-48ce-924d-9d4f775928dc"]}],"mendeley":{"formattedCitation":"(Rohima, 2023)","plainTextFormattedCitation":"(Rohima, 2023)","previouslyFormattedCitation":"(Rohima, 2023)"},"properties":{"noteIndex":0},"schema":"https://github.com/citation-style-language/schema/raw/master/csl-citation.json"}</w:instrText>
      </w:r>
      <w:r w:rsidR="00B3075B" w:rsidRPr="00B3075B">
        <w:rPr>
          <w:rFonts w:ascii="Times New Roman" w:hAnsi="Times New Roman" w:cs="Times New Roman"/>
          <w:color w:val="000000" w:themeColor="text1"/>
        </w:rPr>
        <w:fldChar w:fldCharType="separate"/>
      </w:r>
      <w:r w:rsidR="00B3075B" w:rsidRPr="00B3075B">
        <w:rPr>
          <w:rFonts w:ascii="Times New Roman" w:hAnsi="Times New Roman" w:cs="Times New Roman"/>
          <w:noProof/>
          <w:color w:val="000000" w:themeColor="text1"/>
        </w:rPr>
        <w:t>(Rohima, 2023)</w:t>
      </w:r>
      <w:r w:rsidR="00B3075B" w:rsidRPr="00B3075B">
        <w:rPr>
          <w:rFonts w:ascii="Times New Roman" w:hAnsi="Times New Roman" w:cs="Times New Roman"/>
          <w:color w:val="000000" w:themeColor="text1"/>
        </w:rPr>
        <w:fldChar w:fldCharType="end"/>
      </w:r>
      <w:r w:rsidRPr="00B3075B">
        <w:rPr>
          <w:rFonts w:ascii="Times New Roman" w:hAnsi="Times New Roman" w:cs="Times New Roman"/>
          <w:color w:val="000000" w:themeColor="text1"/>
        </w:rPr>
        <w:t xml:space="preserve">. This can certainly increase students' interest in learning, strengthen understanding of concepts, and facilitate meaningful learning </w:t>
      </w:r>
      <w:r w:rsidR="00B3075B" w:rsidRPr="00B3075B">
        <w:rPr>
          <w:rFonts w:ascii="Times New Roman" w:hAnsi="Times New Roman" w:cs="Times New Roman"/>
          <w:color w:val="000000" w:themeColor="text1"/>
        </w:rPr>
        <w:fldChar w:fldCharType="begin" w:fldLock="1"/>
      </w:r>
      <w:r w:rsidR="00B3075B" w:rsidRPr="00B3075B">
        <w:rPr>
          <w:rFonts w:ascii="Times New Roman" w:hAnsi="Times New Roman" w:cs="Times New Roman"/>
          <w:color w:val="000000" w:themeColor="text1"/>
        </w:rPr>
        <w:instrText>ADDIN CSL_CITATION {"citationItems":[{"id":"ITEM-1","itemData":{"ISBN":"6230954850","author":[{"dropping-particle":"","family":"Lestari","given":"Novia","non-dropping-particle":"","parse-names":false,"suffix":""}],"id":"ITEM-1","issued":{"date-parts":[["2023"]]},"publisher":"Penamuda Media","title":"Media Pembelajaran berbasis multimedia interaktif","type":"article"},"uris":["http://www.mendeley.com/documents/?uuid=749447f7-7394-4d15-9459-fb4ab27cc4b6"]}],"mendeley":{"formattedCitation":"(Lestari, 2023)","plainTextFormattedCitation":"(Lestari, 2023)","previouslyFormattedCitation":"(Lestari, 2023)"},"properties":{"noteIndex":0},"schema":"https://github.com/citation-style-language/schema/raw/master/csl-citation.json"}</w:instrText>
      </w:r>
      <w:r w:rsidR="00B3075B" w:rsidRPr="00B3075B">
        <w:rPr>
          <w:rFonts w:ascii="Times New Roman" w:hAnsi="Times New Roman" w:cs="Times New Roman"/>
          <w:color w:val="000000" w:themeColor="text1"/>
        </w:rPr>
        <w:fldChar w:fldCharType="separate"/>
      </w:r>
      <w:r w:rsidR="00B3075B" w:rsidRPr="00B3075B">
        <w:rPr>
          <w:rFonts w:ascii="Times New Roman" w:hAnsi="Times New Roman" w:cs="Times New Roman"/>
          <w:noProof/>
          <w:color w:val="000000" w:themeColor="text1"/>
        </w:rPr>
        <w:t>(Lestari, 2023)</w:t>
      </w:r>
      <w:r w:rsidR="00B3075B" w:rsidRPr="00B3075B">
        <w:rPr>
          <w:rFonts w:ascii="Times New Roman" w:hAnsi="Times New Roman" w:cs="Times New Roman"/>
          <w:color w:val="000000" w:themeColor="text1"/>
        </w:rPr>
        <w:fldChar w:fldCharType="end"/>
      </w:r>
      <w:r w:rsidRPr="00B3075B">
        <w:rPr>
          <w:rFonts w:ascii="Times New Roman" w:hAnsi="Times New Roman" w:cs="Times New Roman"/>
          <w:color w:val="000000" w:themeColor="text1"/>
        </w:rPr>
        <w:t>.</w:t>
      </w:r>
    </w:p>
    <w:p w14:paraId="46DE721A" w14:textId="395A0499" w:rsidR="00600D50" w:rsidRPr="00B3075B" w:rsidRDefault="00600D50" w:rsidP="00600D50">
      <w:pPr>
        <w:ind w:firstLine="720"/>
        <w:jc w:val="both"/>
        <w:rPr>
          <w:rFonts w:ascii="Times New Roman" w:hAnsi="Times New Roman" w:cs="Times New Roman"/>
          <w:color w:val="000000" w:themeColor="text1"/>
        </w:rPr>
      </w:pPr>
      <w:r w:rsidRPr="00B3075B">
        <w:rPr>
          <w:rFonts w:ascii="Times New Roman" w:hAnsi="Times New Roman" w:cs="Times New Roman"/>
          <w:color w:val="000000" w:themeColor="text1"/>
        </w:rPr>
        <w:t xml:space="preserve">Adobe Flash CS6 is one of the software that can be used to create interactive learning media with interesting visualizations </w:t>
      </w:r>
      <w:r w:rsidR="00B3075B" w:rsidRPr="00B3075B">
        <w:rPr>
          <w:rFonts w:ascii="Times New Roman" w:hAnsi="Times New Roman" w:cs="Times New Roman"/>
          <w:color w:val="000000" w:themeColor="text1"/>
        </w:rPr>
        <w:fldChar w:fldCharType="begin" w:fldLock="1"/>
      </w:r>
      <w:r w:rsidR="00B3075B" w:rsidRPr="00B3075B">
        <w:rPr>
          <w:rFonts w:ascii="Times New Roman" w:hAnsi="Times New Roman" w:cs="Times New Roman"/>
          <w:color w:val="000000" w:themeColor="text1"/>
        </w:rPr>
        <w:instrText>ADDIN CSL_CITATION {"citationItems":[{"id":"ITEM-1","itemData":{"ISSN":"2962-8695","author":[{"dropping-particle":"","family":"Prayudi","given":"Andi","non-dropping-particle":"","parse-names":false,"suffix":""},{"dropping-particle":"","family":"Anggriani","given":"Aan Ayu","non-dropping-particle":"","parse-names":false,"suffix":""}],"container-title":"Jurnal Pendidikan Dan Media Pembelajaran","id":"ITEM-1","issue":"1","issued":{"date-parts":[["2022"]]},"page":"9-18","title":"Pengembangan Media Pembelajaran Interaktif Berbasis Web Menggunakan Google Sites untuk Meningkatkan Prestasi Belajar Siswa","type":"article-journal","volume":"1"},"uris":["http://www.mendeley.com/documents/?uuid=ae5d1ac3-4017-4620-af21-bf92b5ede635"]}],"mendeley":{"formattedCitation":"(Prayudi &amp; Anggriani, 2022)","plainTextFormattedCitation":"(Prayudi &amp; Anggriani, 2022)","previouslyFormattedCitation":"(Prayudi &amp; Anggriani, 2022)"},"properties":{"noteIndex":0},"schema":"https://github.com/citation-style-language/schema/raw/master/csl-citation.json"}</w:instrText>
      </w:r>
      <w:r w:rsidR="00B3075B" w:rsidRPr="00B3075B">
        <w:rPr>
          <w:rFonts w:ascii="Times New Roman" w:hAnsi="Times New Roman" w:cs="Times New Roman"/>
          <w:color w:val="000000" w:themeColor="text1"/>
        </w:rPr>
        <w:fldChar w:fldCharType="separate"/>
      </w:r>
      <w:r w:rsidR="00B3075B" w:rsidRPr="00B3075B">
        <w:rPr>
          <w:rFonts w:ascii="Times New Roman" w:hAnsi="Times New Roman" w:cs="Times New Roman"/>
          <w:noProof/>
          <w:color w:val="000000" w:themeColor="text1"/>
        </w:rPr>
        <w:t>(Prayudi &amp; Anggriani, 2022)</w:t>
      </w:r>
      <w:r w:rsidR="00B3075B" w:rsidRPr="00B3075B">
        <w:rPr>
          <w:rFonts w:ascii="Times New Roman" w:hAnsi="Times New Roman" w:cs="Times New Roman"/>
          <w:color w:val="000000" w:themeColor="text1"/>
        </w:rPr>
        <w:fldChar w:fldCharType="end"/>
      </w:r>
      <w:r w:rsidRPr="00B3075B">
        <w:rPr>
          <w:rFonts w:ascii="Times New Roman" w:hAnsi="Times New Roman" w:cs="Times New Roman"/>
          <w:color w:val="000000" w:themeColor="text1"/>
        </w:rPr>
        <w:t xml:space="preserve">. The advantage of Adobe Flash CS6 lies in its ability to combine animation, illustration, and interactivity in a single media package </w:t>
      </w:r>
      <w:r w:rsidR="00B3075B" w:rsidRPr="00B3075B">
        <w:rPr>
          <w:rFonts w:ascii="Times New Roman" w:hAnsi="Times New Roman" w:cs="Times New Roman"/>
          <w:color w:val="000000" w:themeColor="text1"/>
        </w:rPr>
        <w:fldChar w:fldCharType="begin" w:fldLock="1"/>
      </w:r>
      <w:r w:rsidR="00B3075B" w:rsidRPr="00B3075B">
        <w:rPr>
          <w:rFonts w:ascii="Times New Roman" w:hAnsi="Times New Roman" w:cs="Times New Roman"/>
          <w:color w:val="000000" w:themeColor="text1"/>
        </w:rPr>
        <w:instrText>ADDIN CSL_CITATION {"citationItems":[{"id":"ITEM-1","itemData":{"ISSN":"2809-8676","author":[{"dropping-particle":"","family":"Siagian","given":"Novriadi Antonius","non-dropping-particle":"","parse-names":false,"suffix":""}],"container-title":"Jurnal Masyarakat Indonesia (Jumas)","id":"ITEM-1","issue":"01","issued":{"date-parts":[["2024"]]},"page":"38-47","title":"Revolusi Pembelajaran Akuntansi Dengan Memanfaatkan Teknologi Interaktif Baru dalam Media Pembelajaran dengan Adobe Flash","type":"article-journal","volume":"3"},"uris":["http://www.mendeley.com/documents/?uuid=7caf66b6-f7bc-487f-98bc-39447635040c"]}],"mendeley":{"formattedCitation":"(Siagian, 2024)","plainTextFormattedCitation":"(Siagian, 2024)","previouslyFormattedCitation":"(Siagian, 2024)"},"properties":{"noteIndex":0},"schema":"https://github.com/citation-style-language/schema/raw/master/csl-citation.json"}</w:instrText>
      </w:r>
      <w:r w:rsidR="00B3075B" w:rsidRPr="00B3075B">
        <w:rPr>
          <w:rFonts w:ascii="Times New Roman" w:hAnsi="Times New Roman" w:cs="Times New Roman"/>
          <w:color w:val="000000" w:themeColor="text1"/>
        </w:rPr>
        <w:fldChar w:fldCharType="separate"/>
      </w:r>
      <w:r w:rsidR="00B3075B" w:rsidRPr="00B3075B">
        <w:rPr>
          <w:rFonts w:ascii="Times New Roman" w:hAnsi="Times New Roman" w:cs="Times New Roman"/>
          <w:noProof/>
          <w:color w:val="000000" w:themeColor="text1"/>
        </w:rPr>
        <w:t>(Siagian, 2024)</w:t>
      </w:r>
      <w:r w:rsidR="00B3075B" w:rsidRPr="00B3075B">
        <w:rPr>
          <w:rFonts w:ascii="Times New Roman" w:hAnsi="Times New Roman" w:cs="Times New Roman"/>
          <w:color w:val="000000" w:themeColor="text1"/>
        </w:rPr>
        <w:fldChar w:fldCharType="end"/>
      </w:r>
      <w:r w:rsidRPr="00B3075B">
        <w:rPr>
          <w:rFonts w:ascii="Times New Roman" w:hAnsi="Times New Roman" w:cs="Times New Roman"/>
          <w:color w:val="000000" w:themeColor="text1"/>
        </w:rPr>
        <w:t xml:space="preserve">. Additionally, Flash CS6 allows media developers to insert quiz elements or practice questions that provide feedback directly to students </w:t>
      </w:r>
      <w:r w:rsidR="00B3075B" w:rsidRPr="00B3075B">
        <w:rPr>
          <w:rFonts w:ascii="Times New Roman" w:hAnsi="Times New Roman" w:cs="Times New Roman"/>
          <w:color w:val="000000" w:themeColor="text1"/>
        </w:rPr>
        <w:fldChar w:fldCharType="begin" w:fldLock="1"/>
      </w:r>
      <w:r w:rsidR="00B3075B">
        <w:rPr>
          <w:rFonts w:ascii="Times New Roman" w:hAnsi="Times New Roman" w:cs="Times New Roman"/>
          <w:color w:val="000000" w:themeColor="text1"/>
        </w:rPr>
        <w:instrText>ADDIN CSL_CITATION {"citationItems":[{"id":"ITEM-1","itemData":{"ISSN":"2798-5466","author":[{"dropping-particle":"","family":"Satriawan","given":"Rody","non-dropping-particle":"","parse-names":false,"suffix":""},{"dropping-particle":"","family":"Fahrurrozi","given":"Fahrurrozi","non-dropping-particle":"","parse-names":false,"suffix":""},{"dropping-particle":"","family":"Endriana","given":"Neny","non-dropping-particle":"","parse-names":false,"suffix":""},{"dropping-particle":"","family":"Hayati","given":"Nila","non-dropping-particle":"","parse-names":false,"suffix":""},{"dropping-particle":"","family":"Hirzi","given":"Ristu Haiban","non-dropping-particle":"","parse-names":false,"suffix":""},{"dropping-particle":"","family":"Haspani","given":"Dedy E K A","non-dropping-particle":"","parse-names":false,"suffix":""}],"container-title":"STRATEGY: Jurnal Inovasi Strategi dan Model Pembelajaran","id":"ITEM-1","issue":"1","issued":{"date-parts":[["2022"]]},"page":"9-20","title":"PENGEMBANGAN MEDIA Pembelajaran Materi Bilangan Berbasis Audio Visual Menggunakan Adobe Flash Profesional CS6","type":"article-journal","volume":"2"},"uris":["http://www.mendeley.com/documents/?uuid=a9ca6165-6e08-41a5-80b5-6ab0175eae49"]}],"mendeley":{"formattedCitation":"(Satriawan et al., 2022)","plainTextFormattedCitation":"(Satriawan et al., 2022)","previouslyFormattedCitation":"(Satriawan et al., 2022)"},"properties":{"noteIndex":0},"schema":"https://github.com/citation-style-language/schema/raw/master/csl-citation.json"}</w:instrText>
      </w:r>
      <w:r w:rsidR="00B3075B" w:rsidRPr="00B3075B">
        <w:rPr>
          <w:rFonts w:ascii="Times New Roman" w:hAnsi="Times New Roman" w:cs="Times New Roman"/>
          <w:color w:val="000000" w:themeColor="text1"/>
        </w:rPr>
        <w:fldChar w:fldCharType="separate"/>
      </w:r>
      <w:r w:rsidR="00B3075B" w:rsidRPr="00B3075B">
        <w:rPr>
          <w:rFonts w:ascii="Times New Roman" w:hAnsi="Times New Roman" w:cs="Times New Roman"/>
          <w:noProof/>
          <w:color w:val="000000" w:themeColor="text1"/>
        </w:rPr>
        <w:t>(Satriawan et al., 2022)</w:t>
      </w:r>
      <w:r w:rsidR="00B3075B" w:rsidRPr="00B3075B">
        <w:rPr>
          <w:rFonts w:ascii="Times New Roman" w:hAnsi="Times New Roman" w:cs="Times New Roman"/>
          <w:color w:val="000000" w:themeColor="text1"/>
        </w:rPr>
        <w:fldChar w:fldCharType="end"/>
      </w:r>
      <w:r w:rsidRPr="00B3075B">
        <w:rPr>
          <w:rFonts w:ascii="Times New Roman" w:hAnsi="Times New Roman" w:cs="Times New Roman"/>
          <w:color w:val="000000" w:themeColor="text1"/>
        </w:rPr>
        <w:t>.</w:t>
      </w:r>
    </w:p>
    <w:p w14:paraId="56C384EF" w14:textId="7834A84A" w:rsidR="00600D50" w:rsidRPr="00B3075B" w:rsidRDefault="00600D50" w:rsidP="00600D50">
      <w:pPr>
        <w:ind w:firstLine="720"/>
        <w:jc w:val="both"/>
        <w:rPr>
          <w:rFonts w:ascii="Times New Roman" w:hAnsi="Times New Roman" w:cs="Times New Roman"/>
          <w:color w:val="000000" w:themeColor="text1"/>
        </w:rPr>
      </w:pPr>
      <w:r w:rsidRPr="00B3075B">
        <w:rPr>
          <w:rFonts w:ascii="Times New Roman" w:hAnsi="Times New Roman" w:cs="Times New Roman"/>
          <w:color w:val="000000" w:themeColor="text1"/>
        </w:rPr>
        <w:t xml:space="preserve">The use of Adobe Flash CS6 in learning media allows teachers to create a more lively and communicative classroom atmosphere </w:t>
      </w:r>
      <w:r w:rsidR="00B3075B" w:rsidRPr="00B3075B">
        <w:rPr>
          <w:rFonts w:ascii="Times New Roman" w:hAnsi="Times New Roman" w:cs="Times New Roman"/>
          <w:color w:val="000000" w:themeColor="text1"/>
        </w:rPr>
        <w:fldChar w:fldCharType="begin" w:fldLock="1"/>
      </w:r>
      <w:r w:rsidR="00B3075B" w:rsidRPr="00B3075B">
        <w:rPr>
          <w:rFonts w:ascii="Times New Roman" w:hAnsi="Times New Roman" w:cs="Times New Roman"/>
          <w:color w:val="000000" w:themeColor="text1"/>
        </w:rPr>
        <w:instrText>ADDIN CSL_CITATION {"citationItems":[{"id":"ITEM-1","itemData":{"ISSN":"2549-8770","author":[{"dropping-particle":"","family":"Madona","given":"Ade Sri","non-dropping-particle":"","parse-names":false,"suffix":""},{"dropping-particle":"","family":"Pebriyenni","given":"Pebriyenni","non-dropping-particle":"","parse-names":false,"suffix":""},{"dropping-particle":"","family":"Dasfitri","given":"Eni","non-dropping-particle":"","parse-names":false,"suffix":""},{"dropping-particle":"","family":"Yuza","given":"Arlina","non-dropping-particle":"","parse-names":false,"suffix":""},{"dropping-particle":"","family":"Rosyid","given":"Farhan Elbi","non-dropping-particle":"","parse-names":false,"suffix":""}],"container-title":"Jurnal Pendidikan Agama Islam Al-Thariqah","id":"ITEM-1","issue":"2","issued":{"date-parts":[["2023"]]},"page":"329-347","title":"Penggunaan Media Pembelajaran Keragaman Budaya Nasional Berbasis Multimedia Interaktif: Respon Guru dan Siswa Sekolah Dasar Islam Terpadu pada Implementasi Kurikulum Merdeka","type":"article-journal","volume":"8"},"uris":["http://www.mendeley.com/documents/?uuid=31c8f969-8424-4776-8193-02bc61f2fad5"]}],"mendeley":{"formattedCitation":"(Madona et al., 2023)","plainTextFormattedCitation":"(Madona et al., 2023)","previouslyFormattedCitation":"(Madona et al., 2023)"},"properties":{"noteIndex":0},"schema":"https://github.com/citation-style-language/schema/raw/master/csl-citation.json"}</w:instrText>
      </w:r>
      <w:r w:rsidR="00B3075B" w:rsidRPr="00B3075B">
        <w:rPr>
          <w:rFonts w:ascii="Times New Roman" w:hAnsi="Times New Roman" w:cs="Times New Roman"/>
          <w:color w:val="000000" w:themeColor="text1"/>
        </w:rPr>
        <w:fldChar w:fldCharType="separate"/>
      </w:r>
      <w:r w:rsidR="00B3075B" w:rsidRPr="00B3075B">
        <w:rPr>
          <w:rFonts w:ascii="Times New Roman" w:hAnsi="Times New Roman" w:cs="Times New Roman"/>
          <w:noProof/>
          <w:color w:val="000000" w:themeColor="text1"/>
        </w:rPr>
        <w:t>(Madona et al., 2023)</w:t>
      </w:r>
      <w:r w:rsidR="00B3075B" w:rsidRPr="00B3075B">
        <w:rPr>
          <w:rFonts w:ascii="Times New Roman" w:hAnsi="Times New Roman" w:cs="Times New Roman"/>
          <w:color w:val="000000" w:themeColor="text1"/>
        </w:rPr>
        <w:fldChar w:fldCharType="end"/>
      </w:r>
      <w:r w:rsidRPr="00B3075B">
        <w:rPr>
          <w:rFonts w:ascii="Times New Roman" w:hAnsi="Times New Roman" w:cs="Times New Roman"/>
          <w:color w:val="000000" w:themeColor="text1"/>
        </w:rPr>
        <w:t xml:space="preserve">. Through this medium, abstract material can be visualized to be more concrete so that it is easier to understand </w:t>
      </w:r>
      <w:r w:rsidR="00B3075B" w:rsidRPr="00B3075B">
        <w:rPr>
          <w:rFonts w:ascii="Times New Roman" w:hAnsi="Times New Roman" w:cs="Times New Roman"/>
          <w:color w:val="000000" w:themeColor="text1"/>
        </w:rPr>
        <w:fldChar w:fldCharType="begin" w:fldLock="1"/>
      </w:r>
      <w:r w:rsidR="00B3075B" w:rsidRPr="00B3075B">
        <w:rPr>
          <w:rFonts w:ascii="Times New Roman" w:hAnsi="Times New Roman" w:cs="Times New Roman"/>
          <w:color w:val="000000" w:themeColor="text1"/>
        </w:rPr>
        <w:instrText>ADDIN CSL_CITATION {"citationItems":[{"id":"ITEM-1","itemData":{"ISSN":"2615-7667","author":[{"dropping-particle":"","family":"Mulyoto","given":"Rahman Hadi","non-dropping-particle":"","parse-names":false,"suffix":""},{"dropping-particle":"","family":"Sutirna","given":"Sutirna","non-dropping-particle":"","parse-names":false,"suffix":""},{"dropping-particle":"","family":"Effendi","given":"Kiki Nia Sania","non-dropping-particle":"","parse-names":false,"suffix":""}],"container-title":"Proximal: Jurnal Penelitian Matematika dan Pendidikan Matematika","id":"ITEM-1","issue":"2","issued":{"date-parts":[["2023"]]},"page":"170-179","title":"Pengembangan Media Pembelajaran Matematika Berbasis Multimedia Interaktif menggunakan Adobe Flash Pada Materi Deret Aritmatika","type":"article-journal","volume":"6"},"uris":["http://www.mendeley.com/documents/?uuid=196725d1-cc77-429f-83f3-e289994d20cb"]}],"mendeley":{"formattedCitation":"(Mulyoto et al., 2023)","plainTextFormattedCitation":"(Mulyoto et al., 2023)","previouslyFormattedCitation":"(Mulyoto et al., 2023)"},"properties":{"noteIndex":0},"schema":"https://github.com/citation-style-language/schema/raw/master/csl-citation.json"}</w:instrText>
      </w:r>
      <w:r w:rsidR="00B3075B" w:rsidRPr="00B3075B">
        <w:rPr>
          <w:rFonts w:ascii="Times New Roman" w:hAnsi="Times New Roman" w:cs="Times New Roman"/>
          <w:color w:val="000000" w:themeColor="text1"/>
        </w:rPr>
        <w:fldChar w:fldCharType="separate"/>
      </w:r>
      <w:r w:rsidR="00B3075B" w:rsidRPr="00B3075B">
        <w:rPr>
          <w:rFonts w:ascii="Times New Roman" w:hAnsi="Times New Roman" w:cs="Times New Roman"/>
          <w:noProof/>
          <w:color w:val="000000" w:themeColor="text1"/>
        </w:rPr>
        <w:t>(Mulyoto et al., 2023)</w:t>
      </w:r>
      <w:r w:rsidR="00B3075B" w:rsidRPr="00B3075B">
        <w:rPr>
          <w:rFonts w:ascii="Times New Roman" w:hAnsi="Times New Roman" w:cs="Times New Roman"/>
          <w:color w:val="000000" w:themeColor="text1"/>
        </w:rPr>
        <w:fldChar w:fldCharType="end"/>
      </w:r>
      <w:r w:rsidRPr="00B3075B">
        <w:rPr>
          <w:rFonts w:ascii="Times New Roman" w:hAnsi="Times New Roman" w:cs="Times New Roman"/>
          <w:color w:val="000000" w:themeColor="text1"/>
        </w:rPr>
        <w:t xml:space="preserve">. Moreover, students who have visual and kinesthetic learning styles will be greatly helped by animation-based and interactive media like this </w:t>
      </w:r>
      <w:r w:rsidR="00B3075B" w:rsidRPr="00B3075B">
        <w:rPr>
          <w:rFonts w:ascii="Times New Roman" w:hAnsi="Times New Roman" w:cs="Times New Roman"/>
          <w:color w:val="000000" w:themeColor="text1"/>
        </w:rPr>
        <w:fldChar w:fldCharType="begin" w:fldLock="1"/>
      </w:r>
      <w:r w:rsidR="00AE66E9">
        <w:rPr>
          <w:rFonts w:ascii="Times New Roman" w:hAnsi="Times New Roman" w:cs="Times New Roman"/>
          <w:color w:val="000000" w:themeColor="text1"/>
        </w:rPr>
        <w:instrText>ADDIN CSL_CITATION {"citationItems":[{"id":"ITEM-1","itemData":{"author":[{"dropping-particle":"","family":"Tri","given":"Putri Handayani","non-dropping-particle":"","parse-names":false,"suffix":""}],"id":"ITEM-1","issued":{"date-parts":[["2022"]]},"publisher":"UIN RADEN INTAN LAMPUNG","title":"Pengembangan Media Pembelajaran Berbantuan Adobe Flash Berbasis Android Pada Pembelajaran Tematik Kelas V SD/MI","type":"article"},"uris":["http://www.mendeley.com/documents/?uuid=e7817c3e-41db-4d6c-ac85-8aa6b26670f9"]}],"mendeley":{"formattedCitation":"(Tri, 2022)","plainTextFormattedCitation":"(Tri, 2022)","previouslyFormattedCitation":"(Tri, 2022)"},"properties":{"noteIndex":0},"schema":"https://github.com/citation-style-language/schema/raw/master/csl-citation.json"}</w:instrText>
      </w:r>
      <w:r w:rsidR="00B3075B" w:rsidRPr="00B3075B">
        <w:rPr>
          <w:rFonts w:ascii="Times New Roman" w:hAnsi="Times New Roman" w:cs="Times New Roman"/>
          <w:color w:val="000000" w:themeColor="text1"/>
        </w:rPr>
        <w:fldChar w:fldCharType="separate"/>
      </w:r>
      <w:r w:rsidR="00B3075B" w:rsidRPr="00B3075B">
        <w:rPr>
          <w:rFonts w:ascii="Times New Roman" w:hAnsi="Times New Roman" w:cs="Times New Roman"/>
          <w:noProof/>
          <w:color w:val="000000" w:themeColor="text1"/>
        </w:rPr>
        <w:t>(Tri, 2022)</w:t>
      </w:r>
      <w:r w:rsidR="00B3075B" w:rsidRPr="00B3075B">
        <w:rPr>
          <w:rFonts w:ascii="Times New Roman" w:hAnsi="Times New Roman" w:cs="Times New Roman"/>
          <w:color w:val="000000" w:themeColor="text1"/>
        </w:rPr>
        <w:fldChar w:fldCharType="end"/>
      </w:r>
      <w:r w:rsidRPr="00B3075B">
        <w:rPr>
          <w:rFonts w:ascii="Times New Roman" w:hAnsi="Times New Roman" w:cs="Times New Roman"/>
          <w:color w:val="000000" w:themeColor="text1"/>
        </w:rPr>
        <w:t>.</w:t>
      </w:r>
    </w:p>
    <w:p w14:paraId="2D060364" w14:textId="71CF2F6D" w:rsidR="00600D50" w:rsidRPr="00AE66E9" w:rsidRDefault="00600D50" w:rsidP="00600D50">
      <w:pPr>
        <w:ind w:firstLine="720"/>
        <w:jc w:val="both"/>
        <w:rPr>
          <w:rFonts w:ascii="Times New Roman" w:hAnsi="Times New Roman" w:cs="Times New Roman"/>
          <w:color w:val="000000" w:themeColor="text1"/>
        </w:rPr>
      </w:pPr>
      <w:r w:rsidRPr="00AE66E9">
        <w:rPr>
          <w:rFonts w:ascii="Times New Roman" w:hAnsi="Times New Roman" w:cs="Times New Roman"/>
          <w:color w:val="000000" w:themeColor="text1"/>
        </w:rPr>
        <w:t xml:space="preserve">Improving student learning outcomes is one of the indicators of success in the educational process </w:t>
      </w:r>
      <w:r w:rsidR="00AE66E9" w:rsidRPr="00AE66E9">
        <w:rPr>
          <w:rFonts w:ascii="Times New Roman" w:hAnsi="Times New Roman" w:cs="Times New Roman"/>
          <w:color w:val="000000" w:themeColor="text1"/>
        </w:rPr>
        <w:fldChar w:fldCharType="begin" w:fldLock="1"/>
      </w:r>
      <w:r w:rsidR="00AE66E9" w:rsidRPr="00AE66E9">
        <w:rPr>
          <w:rFonts w:ascii="Times New Roman" w:hAnsi="Times New Roman" w:cs="Times New Roman"/>
          <w:color w:val="000000" w:themeColor="text1"/>
        </w:rPr>
        <w:instrText>ADDIN CSL_CITATION {"citationItems":[{"id":"ITEM-1","itemData":{"author":[{"dropping-particle":"","family":"Rahman","given":"Sunarti","non-dropping-particle":"","parse-names":false,"suffix":""}],"container-title":"Prosiding Seminar Nasional Pendidikan Dasar","id":"ITEM-1","issued":{"date-parts":[["2022"]]},"title":"Pentingnya motivasi belajar dalam meningkatkan hasil belajar","type":"paper-conference"},"uris":["http://www.mendeley.com/documents/?uuid=d6882bdf-ccb5-45fa-bd10-d864835a7090"]}],"mendeley":{"formattedCitation":"(Rahman, 2022)","plainTextFormattedCitation":"(Rahman, 2022)","previouslyFormattedCitation":"(Rahman, 2022)"},"properties":{"noteIndex":0},"schema":"https://github.com/citation-style-language/schema/raw/master/csl-citation.json"}</w:instrText>
      </w:r>
      <w:r w:rsidR="00AE66E9" w:rsidRPr="00AE66E9">
        <w:rPr>
          <w:rFonts w:ascii="Times New Roman" w:hAnsi="Times New Roman" w:cs="Times New Roman"/>
          <w:color w:val="000000" w:themeColor="text1"/>
        </w:rPr>
        <w:fldChar w:fldCharType="separate"/>
      </w:r>
      <w:r w:rsidR="00AE66E9" w:rsidRPr="00AE66E9">
        <w:rPr>
          <w:rFonts w:ascii="Times New Roman" w:hAnsi="Times New Roman" w:cs="Times New Roman"/>
          <w:noProof/>
          <w:color w:val="000000" w:themeColor="text1"/>
        </w:rPr>
        <w:t>(Rahman, 2022)</w:t>
      </w:r>
      <w:r w:rsidR="00AE66E9" w:rsidRPr="00AE66E9">
        <w:rPr>
          <w:rFonts w:ascii="Times New Roman" w:hAnsi="Times New Roman" w:cs="Times New Roman"/>
          <w:color w:val="000000" w:themeColor="text1"/>
        </w:rPr>
        <w:fldChar w:fldCharType="end"/>
      </w:r>
      <w:r w:rsidRPr="00AE66E9">
        <w:rPr>
          <w:rFonts w:ascii="Times New Roman" w:hAnsi="Times New Roman" w:cs="Times New Roman"/>
          <w:color w:val="000000" w:themeColor="text1"/>
        </w:rPr>
        <w:t xml:space="preserve">. Many studies show that interactive media can improve students' understanding of concepts, information retention, and critical thinking skills </w:t>
      </w:r>
      <w:r w:rsidR="00AE66E9" w:rsidRPr="00AE66E9">
        <w:rPr>
          <w:rFonts w:ascii="Times New Roman" w:hAnsi="Times New Roman" w:cs="Times New Roman"/>
          <w:color w:val="000000" w:themeColor="text1"/>
        </w:rPr>
        <w:fldChar w:fldCharType="begin" w:fldLock="1"/>
      </w:r>
      <w:r w:rsidR="00AE66E9" w:rsidRPr="00AE66E9">
        <w:rPr>
          <w:rFonts w:ascii="Times New Roman" w:hAnsi="Times New Roman" w:cs="Times New Roman"/>
          <w:color w:val="000000" w:themeColor="text1"/>
        </w:rPr>
        <w:instrText>ADDIN CSL_CITATION {"citationItems":[{"id":"ITEM-1","itemData":{"author":[{"dropping-particle":"","family":"Fauziyah","given":"Lutfi Siva","non-dropping-particle":"","parse-names":false,"suffix":""},{"dropping-particle":"","family":"Sugiman","given":"Sugiman","non-dropping-particle":"","parse-names":false,"suffix":""},{"dropping-particle":"","family":"Munahefi","given":"Detalia Noriza","non-dropping-particle":"","parse-names":false,"suffix":""}],"container-title":"PRISMA, Prosiding Seminar Nasional Matematika","id":"ITEM-1","issued":{"date-parts":[["2024"]]},"page":"936-943","title":"Transformasi Pembelajaran Matematika melalui Media Augmented Reality: Keterlibatan Siswa dan Pemahaman Konseptual","type":"paper-conference"},"uris":["http://www.mendeley.com/documents/?uuid=ec774dea-e20c-48c8-b31f-2f4b3129066c"]}],"mendeley":{"formattedCitation":"(Fauziyah et al., 2024)","plainTextFormattedCitation":"(Fauziyah et al., 2024)","previouslyFormattedCitation":"(Fauziyah et al., 2024)"},"properties":{"noteIndex":0},"schema":"https://github.com/citation-style-language/schema/raw/master/csl-citation.json"}</w:instrText>
      </w:r>
      <w:r w:rsidR="00AE66E9" w:rsidRPr="00AE66E9">
        <w:rPr>
          <w:rFonts w:ascii="Times New Roman" w:hAnsi="Times New Roman" w:cs="Times New Roman"/>
          <w:color w:val="000000" w:themeColor="text1"/>
        </w:rPr>
        <w:fldChar w:fldCharType="separate"/>
      </w:r>
      <w:r w:rsidR="00AE66E9" w:rsidRPr="00AE66E9">
        <w:rPr>
          <w:rFonts w:ascii="Times New Roman" w:hAnsi="Times New Roman" w:cs="Times New Roman"/>
          <w:noProof/>
          <w:color w:val="000000" w:themeColor="text1"/>
        </w:rPr>
        <w:t>(Fauziyah et al., 2024)</w:t>
      </w:r>
      <w:r w:rsidR="00AE66E9" w:rsidRPr="00AE66E9">
        <w:rPr>
          <w:rFonts w:ascii="Times New Roman" w:hAnsi="Times New Roman" w:cs="Times New Roman"/>
          <w:color w:val="000000" w:themeColor="text1"/>
        </w:rPr>
        <w:fldChar w:fldCharType="end"/>
      </w:r>
      <w:r w:rsidRPr="00AE66E9">
        <w:rPr>
          <w:rFonts w:ascii="Times New Roman" w:hAnsi="Times New Roman" w:cs="Times New Roman"/>
          <w:color w:val="000000" w:themeColor="text1"/>
        </w:rPr>
        <w:t>. Therefore, it is important to examine the extent of the effectiveness of interactive learning media based on Adobe Flash CS6 in improving student learning outcomes.</w:t>
      </w:r>
    </w:p>
    <w:p w14:paraId="06D7BB16" w14:textId="051B6C38" w:rsidR="00600D50" w:rsidRPr="00AE66E9" w:rsidRDefault="00600D50" w:rsidP="00600D50">
      <w:pPr>
        <w:ind w:firstLine="720"/>
        <w:jc w:val="both"/>
        <w:rPr>
          <w:rFonts w:ascii="Times New Roman" w:hAnsi="Times New Roman" w:cs="Times New Roman"/>
          <w:color w:val="000000" w:themeColor="text1"/>
        </w:rPr>
      </w:pPr>
      <w:r w:rsidRPr="00AE66E9">
        <w:rPr>
          <w:rFonts w:ascii="Times New Roman" w:hAnsi="Times New Roman" w:cs="Times New Roman"/>
          <w:color w:val="000000" w:themeColor="text1"/>
        </w:rPr>
        <w:t xml:space="preserve">In practice, Flash-based interactive media can be used for various levels of education and subjects, ranging from science, mathematics, to language </w:t>
      </w:r>
      <w:r w:rsidR="00AE66E9" w:rsidRPr="00AE66E9">
        <w:rPr>
          <w:rFonts w:ascii="Times New Roman" w:hAnsi="Times New Roman" w:cs="Times New Roman"/>
          <w:color w:val="000000" w:themeColor="text1"/>
        </w:rPr>
        <w:fldChar w:fldCharType="begin" w:fldLock="1"/>
      </w:r>
      <w:r w:rsidR="00AE66E9" w:rsidRPr="00AE66E9">
        <w:rPr>
          <w:rFonts w:ascii="Times New Roman" w:hAnsi="Times New Roman" w:cs="Times New Roman"/>
          <w:color w:val="000000" w:themeColor="text1"/>
        </w:rPr>
        <w:instrText>ADDIN CSL_CITATION {"citationItems":[{"id":"ITEM-1","itemData":{"ISSN":"2775-0302","author":[{"dropping-particle":"","family":"Liady","given":"Fimier","non-dropping-particle":"","parse-names":false,"suffix":""},{"dropping-particle":"","family":"Jasiah","given":"Jasiah","non-dropping-particle":"","parse-names":false,"suffix":""},{"dropping-particle":"","family":"Fitria","given":"Elfa","non-dropping-particle":"","parse-names":false,"suffix":""},{"dropping-particle":"","family":"Anggraeni","given":"Novia","non-dropping-particle":"","parse-names":false,"suffix":""},{"dropping-particle":"","family":"Oktarina","given":"Helda","non-dropping-particle":"","parse-names":false,"suffix":""},{"dropping-particle":"","family":"Nurlita","given":"Safira","non-dropping-particle":"","parse-names":false,"suffix":""}],"container-title":"E-Amal: Jurnal Pengabdian Kepada Masyarakat","id":"ITEM-1","issue":"1","issued":{"date-parts":[["2022"]]},"page":"547-554","title":"Pendampingan literasi teknologi","type":"article-journal","volume":"2"},"uris":["http://www.mendeley.com/documents/?uuid=6f822898-9c11-4386-bc4e-ba8645409886"]}],"mendeley":{"formattedCitation":"(Liady et al., 2022)","plainTextFormattedCitation":"(Liady et al., 2022)","previouslyFormattedCitation":"(Liady et al., 2022)"},"properties":{"noteIndex":0},"schema":"https://github.com/citation-style-language/schema/raw/master/csl-citation.json"}</w:instrText>
      </w:r>
      <w:r w:rsidR="00AE66E9" w:rsidRPr="00AE66E9">
        <w:rPr>
          <w:rFonts w:ascii="Times New Roman" w:hAnsi="Times New Roman" w:cs="Times New Roman"/>
          <w:color w:val="000000" w:themeColor="text1"/>
        </w:rPr>
        <w:fldChar w:fldCharType="separate"/>
      </w:r>
      <w:r w:rsidR="00AE66E9" w:rsidRPr="00AE66E9">
        <w:rPr>
          <w:rFonts w:ascii="Times New Roman" w:hAnsi="Times New Roman" w:cs="Times New Roman"/>
          <w:noProof/>
          <w:color w:val="000000" w:themeColor="text1"/>
        </w:rPr>
        <w:t>(Liady et al., 2022)</w:t>
      </w:r>
      <w:r w:rsidR="00AE66E9" w:rsidRPr="00AE66E9">
        <w:rPr>
          <w:rFonts w:ascii="Times New Roman" w:hAnsi="Times New Roman" w:cs="Times New Roman"/>
          <w:color w:val="000000" w:themeColor="text1"/>
        </w:rPr>
        <w:fldChar w:fldCharType="end"/>
      </w:r>
      <w:r w:rsidRPr="00AE66E9">
        <w:rPr>
          <w:rFonts w:ascii="Times New Roman" w:hAnsi="Times New Roman" w:cs="Times New Roman"/>
          <w:color w:val="000000" w:themeColor="text1"/>
        </w:rPr>
        <w:t xml:space="preserve">. This media also supports individual and group learning, and can be accessed inside and outside the classroom </w:t>
      </w:r>
      <w:r w:rsidR="00AE66E9" w:rsidRPr="00AE66E9">
        <w:rPr>
          <w:rFonts w:ascii="Times New Roman" w:hAnsi="Times New Roman" w:cs="Times New Roman"/>
          <w:color w:val="000000" w:themeColor="text1"/>
        </w:rPr>
        <w:fldChar w:fldCharType="begin" w:fldLock="1"/>
      </w:r>
      <w:r w:rsidR="00AE66E9" w:rsidRPr="00AE66E9">
        <w:rPr>
          <w:rFonts w:ascii="Times New Roman" w:hAnsi="Times New Roman" w:cs="Times New Roman"/>
          <w:color w:val="000000" w:themeColor="text1"/>
        </w:rPr>
        <w:instrText>ADDIN CSL_CITATION {"citationItems":[{"id":"ITEM-1","itemData":{"ISSN":"2503-1244","author":[{"dropping-particle":"","family":"Sinaga","given":"Winda Sitia Elisabeth","non-dropping-particle":"","parse-names":false,"suffix":""},{"dropping-particle":"","family":"Yusnaidar","given":"Yusnaidar","non-dropping-particle":"","parse-names":false,"suffix":""},{"dropping-particle":"","family":"Syahri","given":"Wilda","non-dropping-particle":"","parse-names":false,"suffix":""},{"dropping-particle":"","family":"Muhaimin","given":"Muhaimin","non-dropping-particle":"","parse-names":false,"suffix":""}],"container-title":"Jurnal Inovasi Pendidikan Kimia","id":"ITEM-1","issue":"2","issued":{"date-parts":[["2023"]]},"page":"81-91","title":"Pengembangan Multimedia Interaktif Berbentuk Aplikasi Android Berbasis Multipel Representasi pada Materi Kesetimbangan Kimia","type":"article-journal","volume":"17"},"uris":["http://www.mendeley.com/documents/?uuid=463448fc-4d02-486b-90f2-29bbdbd64e79"]}],"mendeley":{"formattedCitation":"(Sinaga et al., 2023)","plainTextFormattedCitation":"(Sinaga et al., 2023)","previouslyFormattedCitation":"(Sinaga et al., 2023)"},"properties":{"noteIndex":0},"schema":"https://github.com/citation-style-language/schema/raw/master/csl-citation.json"}</w:instrText>
      </w:r>
      <w:r w:rsidR="00AE66E9" w:rsidRPr="00AE66E9">
        <w:rPr>
          <w:rFonts w:ascii="Times New Roman" w:hAnsi="Times New Roman" w:cs="Times New Roman"/>
          <w:color w:val="000000" w:themeColor="text1"/>
        </w:rPr>
        <w:fldChar w:fldCharType="separate"/>
      </w:r>
      <w:r w:rsidR="00AE66E9" w:rsidRPr="00AE66E9">
        <w:rPr>
          <w:rFonts w:ascii="Times New Roman" w:hAnsi="Times New Roman" w:cs="Times New Roman"/>
          <w:noProof/>
          <w:color w:val="000000" w:themeColor="text1"/>
        </w:rPr>
        <w:t>(Sinaga et al., 2023)</w:t>
      </w:r>
      <w:r w:rsidR="00AE66E9" w:rsidRPr="00AE66E9">
        <w:rPr>
          <w:rFonts w:ascii="Times New Roman" w:hAnsi="Times New Roman" w:cs="Times New Roman"/>
          <w:color w:val="000000" w:themeColor="text1"/>
        </w:rPr>
        <w:fldChar w:fldCharType="end"/>
      </w:r>
      <w:r w:rsidRPr="00AE66E9">
        <w:rPr>
          <w:rFonts w:ascii="Times New Roman" w:hAnsi="Times New Roman" w:cs="Times New Roman"/>
          <w:color w:val="000000" w:themeColor="text1"/>
        </w:rPr>
        <w:t xml:space="preserve">. This flexibility is what makes Flash a potential medium in supporting 21st century learning </w:t>
      </w:r>
      <w:r w:rsidR="00AE66E9" w:rsidRPr="00AE66E9">
        <w:rPr>
          <w:rFonts w:ascii="Times New Roman" w:hAnsi="Times New Roman" w:cs="Times New Roman"/>
          <w:color w:val="000000" w:themeColor="text1"/>
        </w:rPr>
        <w:fldChar w:fldCharType="begin" w:fldLock="1"/>
      </w:r>
      <w:r w:rsidR="00AE66E9" w:rsidRPr="00AE66E9">
        <w:rPr>
          <w:rFonts w:ascii="Times New Roman" w:hAnsi="Times New Roman" w:cs="Times New Roman"/>
          <w:color w:val="000000" w:themeColor="text1"/>
        </w:rPr>
        <w:instrText>ADDIN CSL_CITATION {"citationItems":[{"id":"ITEM-1","itemData":{"ISBN":"623880369X","author":[{"dropping-particle":"","family":"Sukmawati","given":"Fatma","non-dropping-particle":"","parse-names":false,"suffix":""},{"dropping-particle":"","family":"Santosa","given":"Eka Budhi","non-dropping-particle":"","parse-names":false,"suffix":""}],"id":"ITEM-1","issued":{"date-parts":[["2022"]]},"publisher":"Pradina Pustaka","title":"Technological pedagogical content knowledge dalam pembelajaran abad 21","type":"book"},"uris":["http://www.mendeley.com/documents/?uuid=c95c5563-1be6-4e33-9cef-5c5feeb9e830"]}],"mendeley":{"formattedCitation":"(Sukmawati &amp; Santosa, 2022)","plainTextFormattedCitation":"(Sukmawati &amp; Santosa, 2022)","previouslyFormattedCitation":"(Sukmawati &amp; Santosa, 2022)"},"properties":{"noteIndex":0},"schema":"https://github.com/citation-style-language/schema/raw/master/csl-citation.json"}</w:instrText>
      </w:r>
      <w:r w:rsidR="00AE66E9" w:rsidRPr="00AE66E9">
        <w:rPr>
          <w:rFonts w:ascii="Times New Roman" w:hAnsi="Times New Roman" w:cs="Times New Roman"/>
          <w:color w:val="000000" w:themeColor="text1"/>
        </w:rPr>
        <w:fldChar w:fldCharType="separate"/>
      </w:r>
      <w:r w:rsidR="00AE66E9" w:rsidRPr="00AE66E9">
        <w:rPr>
          <w:rFonts w:ascii="Times New Roman" w:hAnsi="Times New Roman" w:cs="Times New Roman"/>
          <w:noProof/>
          <w:color w:val="000000" w:themeColor="text1"/>
        </w:rPr>
        <w:t>(Sukmawati &amp; Santosa, 2022)</w:t>
      </w:r>
      <w:r w:rsidR="00AE66E9" w:rsidRPr="00AE66E9">
        <w:rPr>
          <w:rFonts w:ascii="Times New Roman" w:hAnsi="Times New Roman" w:cs="Times New Roman"/>
          <w:color w:val="000000" w:themeColor="text1"/>
        </w:rPr>
        <w:fldChar w:fldCharType="end"/>
      </w:r>
      <w:r w:rsidRPr="00AE66E9">
        <w:rPr>
          <w:rFonts w:ascii="Times New Roman" w:hAnsi="Times New Roman" w:cs="Times New Roman"/>
          <w:color w:val="000000" w:themeColor="text1"/>
        </w:rPr>
        <w:t xml:space="preserve">. However, the use of technology-based media also requires readiness from teachers and students </w:t>
      </w:r>
      <w:r w:rsidR="00AE66E9" w:rsidRPr="00AE66E9">
        <w:rPr>
          <w:rFonts w:ascii="Times New Roman" w:hAnsi="Times New Roman" w:cs="Times New Roman"/>
          <w:color w:val="000000" w:themeColor="text1"/>
        </w:rPr>
        <w:fldChar w:fldCharType="begin" w:fldLock="1"/>
      </w:r>
      <w:r w:rsidR="00AE66E9" w:rsidRPr="00AE66E9">
        <w:rPr>
          <w:rFonts w:ascii="Times New Roman" w:hAnsi="Times New Roman" w:cs="Times New Roman"/>
          <w:color w:val="000000" w:themeColor="text1"/>
        </w:rPr>
        <w:instrText>ADDIN CSL_CITATION {"citationItems":[{"id":"ITEM-1","itemData":{"author":[{"dropping-particle":"","family":"Permana","given":"Belva Saskia","non-dropping-particle":"","parse-names":false,"suffix":""},{"dropping-particle":"","family":"Hazizah","given":"Lutvia Ainun","non-dropping-particle":"","parse-names":false,"suffix":""},{"dropping-particle":"","family":"Herlambang","given":"Yusuf Tri","non-dropping-particle":"","parse-names":false,"suffix":""}],"container-title":"Khatulistiwa: Jurnal Pendidikan Dan Sosial Humaniora","id":"ITEM-1","issue":"1","issued":{"date-parts":[["2024"]]},"page":"19-28","title":"Teknologi pendidikan: efektivitas penggunaan media pembelajaran berbasis teknologi di era digitalisasi","type":"article-journal","volume":"4"},"uris":["http://www.mendeley.com/documents/?uuid=5a954a0c-51ec-46c0-946a-cb47685b4106"]}],"mendeley":{"formattedCitation":"(Permana et al., 2024)","plainTextFormattedCitation":"(Permana et al., 2024)","previouslyFormattedCitation":"(Permana et al., 2024)"},"properties":{"noteIndex":0},"schema":"https://github.com/citation-style-language/schema/raw/master/csl-citation.json"}</w:instrText>
      </w:r>
      <w:r w:rsidR="00AE66E9" w:rsidRPr="00AE66E9">
        <w:rPr>
          <w:rFonts w:ascii="Times New Roman" w:hAnsi="Times New Roman" w:cs="Times New Roman"/>
          <w:color w:val="000000" w:themeColor="text1"/>
        </w:rPr>
        <w:fldChar w:fldCharType="separate"/>
      </w:r>
      <w:r w:rsidR="00AE66E9" w:rsidRPr="00AE66E9">
        <w:rPr>
          <w:rFonts w:ascii="Times New Roman" w:hAnsi="Times New Roman" w:cs="Times New Roman"/>
          <w:noProof/>
          <w:color w:val="000000" w:themeColor="text1"/>
        </w:rPr>
        <w:t>(Permana et al., 2024)</w:t>
      </w:r>
      <w:r w:rsidR="00AE66E9" w:rsidRPr="00AE66E9">
        <w:rPr>
          <w:rFonts w:ascii="Times New Roman" w:hAnsi="Times New Roman" w:cs="Times New Roman"/>
          <w:color w:val="000000" w:themeColor="text1"/>
        </w:rPr>
        <w:fldChar w:fldCharType="end"/>
      </w:r>
      <w:r w:rsidRPr="00AE66E9">
        <w:rPr>
          <w:rFonts w:ascii="Times New Roman" w:hAnsi="Times New Roman" w:cs="Times New Roman"/>
          <w:color w:val="000000" w:themeColor="text1"/>
        </w:rPr>
        <w:t xml:space="preserve">. Teachers need to have the ability to design and operate Adobe Flash CS6-based media, while students need to be familiar with the use of digital devices </w:t>
      </w:r>
      <w:r w:rsidR="00AE66E9" w:rsidRPr="00AE66E9">
        <w:rPr>
          <w:rFonts w:ascii="Times New Roman" w:hAnsi="Times New Roman" w:cs="Times New Roman"/>
          <w:color w:val="000000" w:themeColor="text1"/>
        </w:rPr>
        <w:fldChar w:fldCharType="begin" w:fldLock="1"/>
      </w:r>
      <w:r w:rsidR="00AE66E9" w:rsidRPr="00AE66E9">
        <w:rPr>
          <w:rFonts w:ascii="Times New Roman" w:hAnsi="Times New Roman" w:cs="Times New Roman"/>
          <w:color w:val="000000" w:themeColor="text1"/>
        </w:rPr>
        <w:instrText>ADDIN CSL_CITATION {"citationItems":[{"id":"ITEM-1","itemData":{"ISBN":"6230925958","author":[{"dropping-particle":"","family":"Kusum","given":"Jaka Wijaya","non-dropping-particle":"","parse-names":false,"suffix":""},{"dropping-particle":"","family":"Akbar","given":"Muh Rijalul","non-dropping-particle":"","parse-names":false,"suffix":""},{"dropping-particle":"","family":"Fitrah","given":"Muh","non-dropping-particle":"","parse-names":false,"suffix":""}],"id":"ITEM-1","issued":{"date-parts":[["2023"]]},"publisher":"PT. Sonpedia Publishing Indonesia","title":"Dimensi Media Pembelajaran (Teori dan Penerapan Media Pembelajaran Pada Era Revolusi Industri 4.0 Menuju Era Society 5.0)","type":"book"},"uris":["http://www.mendeley.com/documents/?uuid=53038e73-97e8-4241-9635-8a4b62f79bcc"]}],"mendeley":{"formattedCitation":"(Kusum et al., 2023)","plainTextFormattedCitation":"(Kusum et al., 2023)","previouslyFormattedCitation":"(Kusum et al., 2023)"},"properties":{"noteIndex":0},"schema":"https://github.com/citation-style-language/schema/raw/master/csl-citation.json"}</w:instrText>
      </w:r>
      <w:r w:rsidR="00AE66E9" w:rsidRPr="00AE66E9">
        <w:rPr>
          <w:rFonts w:ascii="Times New Roman" w:hAnsi="Times New Roman" w:cs="Times New Roman"/>
          <w:color w:val="000000" w:themeColor="text1"/>
        </w:rPr>
        <w:fldChar w:fldCharType="separate"/>
      </w:r>
      <w:r w:rsidR="00AE66E9" w:rsidRPr="00AE66E9">
        <w:rPr>
          <w:rFonts w:ascii="Times New Roman" w:hAnsi="Times New Roman" w:cs="Times New Roman"/>
          <w:noProof/>
          <w:color w:val="000000" w:themeColor="text1"/>
        </w:rPr>
        <w:t>(Kusum et al., 2023)</w:t>
      </w:r>
      <w:r w:rsidR="00AE66E9" w:rsidRPr="00AE66E9">
        <w:rPr>
          <w:rFonts w:ascii="Times New Roman" w:hAnsi="Times New Roman" w:cs="Times New Roman"/>
          <w:color w:val="000000" w:themeColor="text1"/>
        </w:rPr>
        <w:fldChar w:fldCharType="end"/>
      </w:r>
      <w:r w:rsidRPr="00AE66E9">
        <w:rPr>
          <w:rFonts w:ascii="Times New Roman" w:hAnsi="Times New Roman" w:cs="Times New Roman"/>
          <w:color w:val="000000" w:themeColor="text1"/>
        </w:rPr>
        <w:t xml:space="preserve">. Therefore, training and mentoring for teachers are important factors in the optimal application of this media </w:t>
      </w:r>
      <w:r w:rsidR="00AE66E9" w:rsidRPr="00AE66E9">
        <w:rPr>
          <w:rFonts w:ascii="Times New Roman" w:hAnsi="Times New Roman" w:cs="Times New Roman"/>
          <w:color w:val="000000" w:themeColor="text1"/>
        </w:rPr>
        <w:fldChar w:fldCharType="begin" w:fldLock="1"/>
      </w:r>
      <w:r w:rsidR="000450E7">
        <w:rPr>
          <w:rFonts w:ascii="Times New Roman" w:hAnsi="Times New Roman" w:cs="Times New Roman"/>
          <w:color w:val="000000" w:themeColor="text1"/>
        </w:rPr>
        <w:instrText>ADDIN CSL_CITATION {"citationItems":[{"id":"ITEM-1","itemData":{"author":[{"dropping-particle":"","family":"Nisak","given":"Sayida Khoiratun","non-dropping-particle":"","parse-names":false,"suffix":""},{"dropping-particle":"","family":"Rahmah","given":"Lina Uliatur","non-dropping-particle":"","parse-names":false,"suffix":""}],"container-title":"PENA: Jurnal Pendidikan dan Pengajaran","id":"ITEM-1","issue":"01","issued":{"date-parts":[["2024"]]},"page":"15-21","title":"Strategi Peningkatan Kompetensi Guru melalui Pelatihan Berbasis Teknologi Informasi","type":"article-journal","volume":"1"},"uris":["http://www.mendeley.com/documents/?uuid=70a2b057-b939-4f2a-b0b3-55689b9e995c"]}],"mendeley":{"formattedCitation":"(Nisak &amp; Rahmah, 2024)","plainTextFormattedCitation":"(Nisak &amp; Rahmah, 2024)","previouslyFormattedCitation":"(Nisak &amp; Rahmah, 2024)"},"properties":{"noteIndex":0},"schema":"https://github.com/citation-style-language/schema/raw/master/csl-citation.json"}</w:instrText>
      </w:r>
      <w:r w:rsidR="00AE66E9" w:rsidRPr="00AE66E9">
        <w:rPr>
          <w:rFonts w:ascii="Times New Roman" w:hAnsi="Times New Roman" w:cs="Times New Roman"/>
          <w:color w:val="000000" w:themeColor="text1"/>
        </w:rPr>
        <w:fldChar w:fldCharType="separate"/>
      </w:r>
      <w:r w:rsidR="00AE66E9" w:rsidRPr="00AE66E9">
        <w:rPr>
          <w:rFonts w:ascii="Times New Roman" w:hAnsi="Times New Roman" w:cs="Times New Roman"/>
          <w:noProof/>
          <w:color w:val="000000" w:themeColor="text1"/>
        </w:rPr>
        <w:t>(Nisak &amp; Rahmah, 2024)</w:t>
      </w:r>
      <w:r w:rsidR="00AE66E9" w:rsidRPr="00AE66E9">
        <w:rPr>
          <w:rFonts w:ascii="Times New Roman" w:hAnsi="Times New Roman" w:cs="Times New Roman"/>
          <w:color w:val="000000" w:themeColor="text1"/>
        </w:rPr>
        <w:fldChar w:fldCharType="end"/>
      </w:r>
      <w:r w:rsidRPr="00AE66E9">
        <w:rPr>
          <w:rFonts w:ascii="Times New Roman" w:hAnsi="Times New Roman" w:cs="Times New Roman"/>
          <w:color w:val="000000" w:themeColor="text1"/>
        </w:rPr>
        <w:t>.</w:t>
      </w:r>
    </w:p>
    <w:p w14:paraId="5DF2C6C0" w14:textId="777D035F" w:rsidR="000450E7" w:rsidRPr="000450E7" w:rsidRDefault="00600D50" w:rsidP="001A26E1">
      <w:pPr>
        <w:ind w:firstLine="720"/>
        <w:jc w:val="both"/>
        <w:rPr>
          <w:rFonts w:ascii="Times New Roman" w:hAnsi="Times New Roman" w:cs="Times New Roman"/>
          <w:color w:val="000000" w:themeColor="text1"/>
        </w:rPr>
      </w:pPr>
      <w:r w:rsidRPr="00AE66E9">
        <w:rPr>
          <w:rFonts w:ascii="Times New Roman" w:hAnsi="Times New Roman" w:cs="Times New Roman"/>
          <w:color w:val="000000" w:themeColor="text1"/>
        </w:rPr>
        <w:t xml:space="preserve">This study aims to determine the effectiveness of interactive learning media based on Adobe Flash CS6 in improving student learning outcomes. This research is expected to provide an empirical overview of the benefits and challenges of using this media in the learning process in schools. The level of students' understanding of the subjects in learning can be determined by conducting evaluations. Based on the results of the evaluation of 31 students of the State Junior High School 03 South Bengkulu in the seventh grade, it was found that the student score was still below the average, which was less than 76. And based on the results of the three-day observation on August 28, 29 and 30, 2023, it was found that students had difficulties in understanding the informatics subject matter Therefore, it is necessary to implement the right learning strategies so that learning goals are achieved. The strategy aims to make students' learning experiences more meaningful and effective. This is also due to </w:t>
      </w:r>
      <w:r w:rsidRPr="00AE66E9">
        <w:rPr>
          <w:rFonts w:ascii="Times New Roman" w:hAnsi="Times New Roman" w:cs="Times New Roman"/>
          <w:color w:val="000000" w:themeColor="text1"/>
        </w:rPr>
        <w:lastRenderedPageBreak/>
        <w:t>learning strategies that are still conventional. Therefore, innovation is needed through the use of interactive learning media, such as Adobe Flash CS6, which does not require an internet connection and is easy to create and use</w:t>
      </w:r>
    </w:p>
    <w:p w14:paraId="67F4B100" w14:textId="41959ADD" w:rsidR="001A26E1" w:rsidRPr="00EC67CA" w:rsidRDefault="001A26E1" w:rsidP="001A26E1">
      <w:pPr>
        <w:ind w:firstLine="720"/>
        <w:jc w:val="both"/>
        <w:rPr>
          <w:rFonts w:ascii="Times New Roman" w:hAnsi="Times New Roman" w:cs="Times New Roman"/>
        </w:rPr>
      </w:pPr>
      <w:r w:rsidRPr="000450E7">
        <w:rPr>
          <w:rFonts w:ascii="Times New Roman" w:hAnsi="Times New Roman" w:cs="Times New Roman"/>
          <w:color w:val="000000" w:themeColor="text1"/>
        </w:rPr>
        <w:t xml:space="preserve">The role of assessment in learning is very important in educational institutions </w:t>
      </w:r>
      <w:r w:rsidR="000450E7" w:rsidRPr="000450E7">
        <w:rPr>
          <w:rFonts w:ascii="Times New Roman" w:hAnsi="Times New Roman" w:cs="Times New Roman"/>
          <w:color w:val="000000" w:themeColor="text1"/>
        </w:rPr>
        <w:fldChar w:fldCharType="begin" w:fldLock="1"/>
      </w:r>
      <w:r w:rsidR="000450E7" w:rsidRPr="000450E7">
        <w:rPr>
          <w:rFonts w:ascii="Times New Roman" w:hAnsi="Times New Roman" w:cs="Times New Roman"/>
          <w:color w:val="000000" w:themeColor="text1"/>
        </w:rPr>
        <w:instrText>ADDIN CSL_CITATION {"citationItems":[{"id":"ITEM-1","itemData":{"ISSN":"2685-936X","author":[{"dropping-particle":"","family":"Murtafiah","given":"Nurul Hidayati","non-dropping-particle":"","parse-names":false,"suffix":""}],"container-title":"Jurnal Pendidikan Dan Konseling (JPDK)","id":"ITEM-1","issue":"6","issued":{"date-parts":[["2022"]]},"page":"4613-4618","title":"Manajemen Pengendalian Kinerja Pendidik dalam Meningkatkan Mutu Pembelajaran Pada Lembaga Pendidikan Islam","type":"article-journal","volume":"4"},"uris":["http://www.mendeley.com/documents/?uuid=34c77a71-9498-4b79-aa46-d8a007ba09ab"]}],"mendeley":{"formattedCitation":"(Murtafiah, 2022)","plainTextFormattedCitation":"(Murtafiah, 2022)","previouslyFormattedCitation":"(Murtafiah, 2022)"},"properties":{"noteIndex":0},"schema":"https://github.com/citation-style-language/schema/raw/master/csl-citation.json"}</w:instrText>
      </w:r>
      <w:r w:rsidR="000450E7" w:rsidRPr="000450E7">
        <w:rPr>
          <w:rFonts w:ascii="Times New Roman" w:hAnsi="Times New Roman" w:cs="Times New Roman"/>
          <w:color w:val="000000" w:themeColor="text1"/>
        </w:rPr>
        <w:fldChar w:fldCharType="separate"/>
      </w:r>
      <w:r w:rsidR="000450E7" w:rsidRPr="000450E7">
        <w:rPr>
          <w:rFonts w:ascii="Times New Roman" w:hAnsi="Times New Roman" w:cs="Times New Roman"/>
          <w:noProof/>
          <w:color w:val="000000" w:themeColor="text1"/>
        </w:rPr>
        <w:t>(Murtafiah, 2022)</w:t>
      </w:r>
      <w:r w:rsidR="000450E7" w:rsidRPr="000450E7">
        <w:rPr>
          <w:rFonts w:ascii="Times New Roman" w:hAnsi="Times New Roman" w:cs="Times New Roman"/>
          <w:color w:val="000000" w:themeColor="text1"/>
        </w:rPr>
        <w:fldChar w:fldCharType="end"/>
      </w:r>
      <w:r w:rsidRPr="000450E7">
        <w:rPr>
          <w:rFonts w:ascii="Times New Roman" w:hAnsi="Times New Roman" w:cs="Times New Roman"/>
          <w:color w:val="000000" w:themeColor="text1"/>
        </w:rPr>
        <w:t xml:space="preserve">. After the learning process is carried out, activities are carried out by teachers and students, then the teacher will conduct an assessment as part of the evaluation </w:t>
      </w:r>
      <w:r w:rsidR="000450E7" w:rsidRPr="000450E7">
        <w:rPr>
          <w:rFonts w:ascii="Times New Roman" w:hAnsi="Times New Roman" w:cs="Times New Roman"/>
          <w:color w:val="000000" w:themeColor="text1"/>
        </w:rPr>
        <w:fldChar w:fldCharType="begin" w:fldLock="1"/>
      </w:r>
      <w:r w:rsidR="000450E7" w:rsidRPr="000450E7">
        <w:rPr>
          <w:rFonts w:ascii="Times New Roman" w:hAnsi="Times New Roman" w:cs="Times New Roman"/>
          <w:color w:val="000000" w:themeColor="text1"/>
        </w:rPr>
        <w:instrText>ADDIN CSL_CITATION {"citationItems":[{"id":"ITEM-1","itemData":{"author":[{"dropping-particle":"","family":"Saputra","given":"I Gede Purwana Edi","non-dropping-particle":"","parse-names":false,"suffix":""},{"dropping-particle":"","family":"Sukariasih","given":"Luh","non-dropping-particle":"","parse-names":false,"suffix":""},{"dropping-particle":"","family":"Muchlis","given":"Nur Fajriah","non-dropping-particle":"","parse-names":false,"suffix":""}],"container-title":"Prosiding Seminar Nasional UNIMUS","id":"ITEM-1","issued":{"date-parts":[["2022"]]},"title":"Penyusunan modul projek penguatan profil pelajar pancasila (p5) menggunakan flip pdf profesional bagi guru sma negeri 1 tirawuta: persiapan implementasi kurikulum merdeka","type":"paper-conference","volume":"5"},"uris":["http://www.mendeley.com/documents/?uuid=a7bc1fe2-c5b0-47d1-a15a-0f7fc27d734d"]}],"mendeley":{"formattedCitation":"(Saputra et al., 2022)","plainTextFormattedCitation":"(Saputra et al., 2022)","previouslyFormattedCitation":"(Saputra et al., 2022)"},"properties":{"noteIndex":0},"schema":"https://github.com/citation-style-language/schema/raw/master/csl-citation.json"}</w:instrText>
      </w:r>
      <w:r w:rsidR="000450E7" w:rsidRPr="000450E7">
        <w:rPr>
          <w:rFonts w:ascii="Times New Roman" w:hAnsi="Times New Roman" w:cs="Times New Roman"/>
          <w:color w:val="000000" w:themeColor="text1"/>
        </w:rPr>
        <w:fldChar w:fldCharType="separate"/>
      </w:r>
      <w:r w:rsidR="000450E7" w:rsidRPr="000450E7">
        <w:rPr>
          <w:rFonts w:ascii="Times New Roman" w:hAnsi="Times New Roman" w:cs="Times New Roman"/>
          <w:noProof/>
          <w:color w:val="000000" w:themeColor="text1"/>
        </w:rPr>
        <w:t>(Saputra et al., 2022)</w:t>
      </w:r>
      <w:r w:rsidR="000450E7" w:rsidRPr="000450E7">
        <w:rPr>
          <w:rFonts w:ascii="Times New Roman" w:hAnsi="Times New Roman" w:cs="Times New Roman"/>
          <w:color w:val="000000" w:themeColor="text1"/>
        </w:rPr>
        <w:fldChar w:fldCharType="end"/>
      </w:r>
      <w:r w:rsidRPr="000450E7">
        <w:rPr>
          <w:rFonts w:ascii="Times New Roman" w:hAnsi="Times New Roman" w:cs="Times New Roman"/>
          <w:color w:val="000000" w:themeColor="text1"/>
        </w:rPr>
        <w:t xml:space="preserve">. To measure the success of students in mastering the material taught by the teacher by using assessment tools in the form of evaluations in the form of assessment instruments in the form of tests and non-tests is the purpose of the assessment of results </w:t>
      </w:r>
      <w:r w:rsidRPr="00EC67CA">
        <w:rPr>
          <w:rFonts w:ascii="Times New Roman" w:hAnsi="Times New Roman" w:cs="Times New Roman"/>
        </w:rPr>
        <w:t xml:space="preserve">Learning </w:t>
      </w:r>
      <w:r w:rsidR="000450E7" w:rsidRPr="00EC67CA">
        <w:rPr>
          <w:rFonts w:ascii="Times New Roman" w:hAnsi="Times New Roman" w:cs="Times New Roman"/>
        </w:rPr>
        <w:fldChar w:fldCharType="begin" w:fldLock="1"/>
      </w:r>
      <w:r w:rsidR="00EC67CA" w:rsidRPr="00EC67CA">
        <w:rPr>
          <w:rFonts w:ascii="Times New Roman" w:hAnsi="Times New Roman" w:cs="Times New Roman"/>
        </w:rPr>
        <w:instrText>ADDIN CSL_CITATION {"citationItems":[{"id":"ITEM-1","itemData":{"author":[{"dropping-particle":"","family":"Putri","given":"Hellin","non-dropping-particle":"","parse-names":false,"suffix":""},{"dropping-particle":"","family":"Susiani","given":"Desty","non-dropping-particle":"","parse-names":false,"suffix":""},{"dropping-particle":"","family":"Wandani","given":"Nabilla Setya","non-dropping-particle":"","parse-names":false,"suffix":""},{"dropping-particle":"","family":"Putri","given":"Fia Alifah","non-dropping-particle":"","parse-names":false,"suffix":""}],"container-title":"Jurnal Papeda: Jurnal Publikasi Pendidikan Dasar","id":"ITEM-1","issue":"2","issued":{"date-parts":[["2022"]]},"title":"Instrumen penilaian hasil pembelajaran kognitif pada tes uraian dan tes objektif","type":"article-journal","volume":"4"},"uris":["http://www.mendeley.com/documents/?uuid=b93129d3-3a2f-4910-a8e5-b3e617fb575f"]}],"mendeley":{"formattedCitation":"(Putri et al., 2022)","plainTextFormattedCitation":"(Putri et al., 2022)","previouslyFormattedCitation":"(Putri et al., 2022)"},"properties":{"noteIndex":0},"schema":"https://github.com/citation-style-language/schema/raw/master/csl-citation.json"}</w:instrText>
      </w:r>
      <w:r w:rsidR="000450E7" w:rsidRPr="00EC67CA">
        <w:rPr>
          <w:rFonts w:ascii="Times New Roman" w:hAnsi="Times New Roman" w:cs="Times New Roman"/>
        </w:rPr>
        <w:fldChar w:fldCharType="separate"/>
      </w:r>
      <w:r w:rsidR="000450E7" w:rsidRPr="00EC67CA">
        <w:rPr>
          <w:rFonts w:ascii="Times New Roman" w:hAnsi="Times New Roman" w:cs="Times New Roman"/>
          <w:noProof/>
        </w:rPr>
        <w:t>(Putri et al., 2022)</w:t>
      </w:r>
      <w:r w:rsidR="000450E7" w:rsidRPr="00EC67CA">
        <w:rPr>
          <w:rFonts w:ascii="Times New Roman" w:hAnsi="Times New Roman" w:cs="Times New Roman"/>
        </w:rPr>
        <w:fldChar w:fldCharType="end"/>
      </w:r>
      <w:r w:rsidRPr="00EC67CA">
        <w:rPr>
          <w:rFonts w:ascii="Times New Roman" w:hAnsi="Times New Roman" w:cs="Times New Roman"/>
        </w:rPr>
        <w:t>.</w:t>
      </w:r>
    </w:p>
    <w:p w14:paraId="70ABFF53" w14:textId="11F1699F" w:rsidR="000450E7" w:rsidRPr="00EC67CA" w:rsidRDefault="000450E7" w:rsidP="001A26E1">
      <w:pPr>
        <w:ind w:firstLine="720"/>
        <w:jc w:val="both"/>
        <w:rPr>
          <w:rFonts w:ascii="Times New Roman" w:hAnsi="Times New Roman" w:cs="Times New Roman"/>
        </w:rPr>
      </w:pPr>
      <w:r w:rsidRPr="00EC67CA">
        <w:rPr>
          <w:rFonts w:ascii="Times New Roman" w:hAnsi="Times New Roman" w:cs="Times New Roman"/>
        </w:rPr>
        <w:t xml:space="preserve">Previous research analysis of learning media using adobe flash </w:t>
      </w:r>
      <w:r w:rsidR="00EC67CA" w:rsidRPr="00EC67CA">
        <w:rPr>
          <w:rFonts w:ascii="Times New Roman" w:hAnsi="Times New Roman" w:cs="Times New Roman"/>
        </w:rPr>
        <w:fldChar w:fldCharType="begin" w:fldLock="1"/>
      </w:r>
      <w:r w:rsidR="00EC67CA" w:rsidRPr="00EC67CA">
        <w:rPr>
          <w:rFonts w:ascii="Times New Roman" w:hAnsi="Times New Roman" w:cs="Times New Roman"/>
        </w:rPr>
        <w:instrText>ADDIN CSL_CITATION {"citationItems":[{"id":"ITEM-1","itemData":{"ISSN":"2775-4138","author":[{"dropping-particle":"","family":"Nasution","given":"Muhammad Bobbi Kurniawan","non-dropping-particle":"","parse-names":false,"suffix":""},{"dropping-particle":"","family":"Ritonga","given":"Theresia Rosalina","non-dropping-particle":"","parse-names":false,"suffix":""},{"dropping-particle":"","family":"Kurniawan","given":"Ridho","non-dropping-particle":"","parse-names":false,"suffix":""},{"dropping-particle":"","family":"Ritonga","given":"Sangkot Idris","non-dropping-particle":"","parse-names":false,"suffix":""},{"dropping-particle":"","family":"Pohan","given":"Muhammad Munawir","non-dropping-particle":"","parse-names":false,"suffix":""}],"container-title":"ALACRITY: Journal of Education","id":"ITEM-1","issued":{"date-parts":[["2024"]]},"page":"267-275","title":"Analisis Media Pembelajaran Pengenalan Huruf dan Angka pada Tingkat Sekolah Dasar Menggunakan Adobe Flash Professional CS6","type":"article-journal"},"uris":["http://www.mendeley.com/documents/?uuid=0789a524-1b7a-430e-b20c-c43d6afe2d06"]}],"mendeley":{"formattedCitation":"(Nasution et al., 2024)","plainTextFormattedCitation":"(Nasution et al., 2024)","previouslyFormattedCitation":"(Nasution et al., 2024)"},"properties":{"noteIndex":0},"schema":"https://github.com/citation-style-language/schema/raw/master/csl-citation.json"}</w:instrText>
      </w:r>
      <w:r w:rsidR="00EC67CA" w:rsidRPr="00EC67CA">
        <w:rPr>
          <w:rFonts w:ascii="Times New Roman" w:hAnsi="Times New Roman" w:cs="Times New Roman"/>
        </w:rPr>
        <w:fldChar w:fldCharType="separate"/>
      </w:r>
      <w:r w:rsidR="00EC67CA" w:rsidRPr="00EC67CA">
        <w:rPr>
          <w:rFonts w:ascii="Times New Roman" w:hAnsi="Times New Roman" w:cs="Times New Roman"/>
          <w:noProof/>
        </w:rPr>
        <w:t>(Nasution et al., 2024)</w:t>
      </w:r>
      <w:r w:rsidR="00EC67CA" w:rsidRPr="00EC67CA">
        <w:rPr>
          <w:rFonts w:ascii="Times New Roman" w:hAnsi="Times New Roman" w:cs="Times New Roman"/>
        </w:rPr>
        <w:fldChar w:fldCharType="end"/>
      </w:r>
      <w:r w:rsidR="00EC67CA" w:rsidRPr="00EC67CA">
        <w:rPr>
          <w:rFonts w:ascii="Times New Roman" w:hAnsi="Times New Roman" w:cs="Times New Roman"/>
        </w:rPr>
        <w:t xml:space="preserve">, android smartphone-based learning media design using adobe flash CS 6 </w:t>
      </w:r>
      <w:r w:rsidR="00EC67CA" w:rsidRPr="00EC67CA">
        <w:rPr>
          <w:rFonts w:ascii="Times New Roman" w:hAnsi="Times New Roman" w:cs="Times New Roman"/>
        </w:rPr>
        <w:fldChar w:fldCharType="begin" w:fldLock="1"/>
      </w:r>
      <w:r w:rsidR="00EC67CA" w:rsidRPr="00EC67CA">
        <w:rPr>
          <w:rFonts w:ascii="Times New Roman" w:hAnsi="Times New Roman" w:cs="Times New Roman"/>
        </w:rPr>
        <w:instrText>ADDIN CSL_CITATION {"citationItems":[{"id":"ITEM-1","itemData":{"ISSN":"2808-8972","author":[{"dropping-particle":"","family":"Taufik","given":"Ashabul","non-dropping-particle":"","parse-names":false,"suffix":""},{"dropping-particle":"","family":"Saputra","given":"Andi Muh Akbar","non-dropping-particle":"","parse-names":false,"suffix":""}],"container-title":"Jurnal Publikasi Teknik Informatika","id":"ITEM-1","issue":"1","issued":{"date-parts":[["2023"]]},"page":"68-77","title":"Desain Media Pembelajaran Berbasis Smartphone Android Menggunakan Adobe Flash Cs 6 Pada Mata Pelajaran Sistem Operasi Komputer Smk Gunung Sari 1 Makassar","type":"article-journal","volume":"2"},"uris":["http://www.mendeley.com/documents/?uuid=4503a0a0-7175-4571-a4bd-1c2e46d05dce"]}],"mendeley":{"formattedCitation":"(Taufik &amp; Saputra, 2023)","plainTextFormattedCitation":"(Taufik &amp; Saputra, 2023)","previouslyFormattedCitation":"(Taufik &amp; Saputra, 2023)"},"properties":{"noteIndex":0},"schema":"https://github.com/citation-style-language/schema/raw/master/csl-citation.json"}</w:instrText>
      </w:r>
      <w:r w:rsidR="00EC67CA" w:rsidRPr="00EC67CA">
        <w:rPr>
          <w:rFonts w:ascii="Times New Roman" w:hAnsi="Times New Roman" w:cs="Times New Roman"/>
        </w:rPr>
        <w:fldChar w:fldCharType="separate"/>
      </w:r>
      <w:r w:rsidR="00EC67CA" w:rsidRPr="00EC67CA">
        <w:rPr>
          <w:rFonts w:ascii="Times New Roman" w:hAnsi="Times New Roman" w:cs="Times New Roman"/>
          <w:noProof/>
        </w:rPr>
        <w:t>(Taufik &amp; Saputra, 2023)</w:t>
      </w:r>
      <w:r w:rsidR="00EC67CA" w:rsidRPr="00EC67CA">
        <w:rPr>
          <w:rFonts w:ascii="Times New Roman" w:hAnsi="Times New Roman" w:cs="Times New Roman"/>
        </w:rPr>
        <w:fldChar w:fldCharType="end"/>
      </w:r>
      <w:r w:rsidR="00EC67CA" w:rsidRPr="00EC67CA">
        <w:rPr>
          <w:rFonts w:ascii="Times New Roman" w:hAnsi="Times New Roman" w:cs="Times New Roman"/>
        </w:rPr>
        <w:t xml:space="preserve">, development of interactive learning media based on Adobe Flash </w:t>
      </w:r>
      <w:r w:rsidR="00EC67CA" w:rsidRPr="00EC67CA">
        <w:rPr>
          <w:rFonts w:ascii="Times New Roman" w:hAnsi="Times New Roman" w:cs="Times New Roman"/>
        </w:rPr>
        <w:fldChar w:fldCharType="begin" w:fldLock="1"/>
      </w:r>
      <w:r w:rsidR="00EC67CA" w:rsidRPr="00EC67CA">
        <w:rPr>
          <w:rFonts w:ascii="Times New Roman" w:hAnsi="Times New Roman" w:cs="Times New Roman"/>
        </w:rPr>
        <w:instrText>ADDIN CSL_CITATION {"citationItems":[{"id":"ITEM-1","itemData":{"ISSN":"2777-0575","author":[{"dropping-particle":"","family":"Nisa","given":"Khasanatu","non-dropping-particle":"","parse-names":false,"suffix":""},{"dropping-particle":"","family":"Syafe’i","given":"Imam","non-dropping-particle":"","parse-names":false,"suffix":""}],"container-title":"LEARNING: Jurnal Inovasi Penelitian Pendidikan dan Pembelajaran","id":"ITEM-1","issue":"1","issued":{"date-parts":[["2025"]]},"page":"418-427","title":"PENGEMBANGAN MEDIA PEMBELAJARAN INTERAKTIF BERBASIS ADOBE FLASH","type":"article-journal","volume":"5"},"uris":["http://www.mendeley.com/documents/?uuid=e07b943c-6246-4346-a7bb-a49b6f2ae05c"]}],"mendeley":{"formattedCitation":"(Nisa &amp; Syafe’i, 2025)","plainTextFormattedCitation":"(Nisa &amp; Syafe’i, 2025)","previouslyFormattedCitation":"(Nisa &amp; Syafe’i, 2025)"},"properties":{"noteIndex":0},"schema":"https://github.com/citation-style-language/schema/raw/master/csl-citation.json"}</w:instrText>
      </w:r>
      <w:r w:rsidR="00EC67CA" w:rsidRPr="00EC67CA">
        <w:rPr>
          <w:rFonts w:ascii="Times New Roman" w:hAnsi="Times New Roman" w:cs="Times New Roman"/>
        </w:rPr>
        <w:fldChar w:fldCharType="separate"/>
      </w:r>
      <w:r w:rsidR="00EC67CA" w:rsidRPr="00EC67CA">
        <w:rPr>
          <w:rFonts w:ascii="Times New Roman" w:hAnsi="Times New Roman" w:cs="Times New Roman"/>
          <w:noProof/>
        </w:rPr>
        <w:t>(Nisa &amp; Syafe'i, 2025)</w:t>
      </w:r>
      <w:r w:rsidR="00EC67CA" w:rsidRPr="00EC67CA">
        <w:rPr>
          <w:rFonts w:ascii="Times New Roman" w:hAnsi="Times New Roman" w:cs="Times New Roman"/>
        </w:rPr>
        <w:fldChar w:fldCharType="end"/>
      </w:r>
      <w:r w:rsidR="00EC67CA" w:rsidRPr="00EC67CA">
        <w:rPr>
          <w:rFonts w:ascii="Times New Roman" w:hAnsi="Times New Roman" w:cs="Times New Roman"/>
        </w:rPr>
        <w:t xml:space="preserve">, and Interactive multimedia based on Adobe flash CS6 application on thematic learning </w:t>
      </w:r>
      <w:r w:rsidR="00EC67CA" w:rsidRPr="00EC67CA">
        <w:rPr>
          <w:rFonts w:ascii="Times New Roman" w:hAnsi="Times New Roman" w:cs="Times New Roman"/>
        </w:rPr>
        <w:fldChar w:fldCharType="begin" w:fldLock="1"/>
      </w:r>
      <w:r w:rsidR="00EC67CA" w:rsidRPr="00EC67CA">
        <w:rPr>
          <w:rFonts w:ascii="Times New Roman" w:hAnsi="Times New Roman" w:cs="Times New Roman"/>
        </w:rPr>
        <w:instrText>ADDIN CSL_CITATION {"citationItems":[{"id":"ITEM-1","itemData":{"ISSN":"2615-4498","author":[{"dropping-particle":"","family":"Budi","given":"Sentot Setia","non-dropping-particle":"","parse-names":false,"suffix":""},{"dropping-particle":"","family":"Miaz","given":"Yalvema","non-dropping-particle":"","parse-names":false,"suffix":""}],"container-title":"Jurnal Penelitian dan Pengembangan Pendidikan","id":"ITEM-1","issue":"2","issued":{"date-parts":[["2023"]]},"page":"264-272","title":"Multimedia interaktif berbasis aplikasi adobe flash cs6 pada pembelajaran tematik","type":"article-journal","volume":"7"},"uris":["http://www.mendeley.com/documents/?uuid=c244dbed-937e-433b-9da8-51c2aac15798"]}],"mendeley":{"formattedCitation":"(Budi &amp; Miaz, 2023)","plainTextFormattedCitation":"(Budi &amp; Miaz, 2023)"},"properties":{"noteIndex":0},"schema":"https://github.com/citation-style-language/schema/raw/master/csl-citation.json"}</w:instrText>
      </w:r>
      <w:r w:rsidR="00EC67CA" w:rsidRPr="00EC67CA">
        <w:rPr>
          <w:rFonts w:ascii="Times New Roman" w:hAnsi="Times New Roman" w:cs="Times New Roman"/>
        </w:rPr>
        <w:fldChar w:fldCharType="separate"/>
      </w:r>
      <w:r w:rsidR="00EC67CA" w:rsidRPr="00EC67CA">
        <w:rPr>
          <w:rFonts w:ascii="Times New Roman" w:hAnsi="Times New Roman" w:cs="Times New Roman"/>
          <w:noProof/>
        </w:rPr>
        <w:t>(Budi &amp; Miaz, 2023)</w:t>
      </w:r>
      <w:r w:rsidR="00EC67CA" w:rsidRPr="00EC67CA">
        <w:rPr>
          <w:rFonts w:ascii="Times New Roman" w:hAnsi="Times New Roman" w:cs="Times New Roman"/>
        </w:rPr>
        <w:fldChar w:fldCharType="end"/>
      </w:r>
      <w:r w:rsidR="00EC67CA" w:rsidRPr="00EC67CA">
        <w:rPr>
          <w:rFonts w:ascii="Times New Roman" w:hAnsi="Times New Roman" w:cs="Times New Roman"/>
        </w:rPr>
        <w:t xml:space="preserve">. </w:t>
      </w:r>
    </w:p>
    <w:p w14:paraId="44C620C1" w14:textId="6893E16F" w:rsidR="00B0536C" w:rsidRDefault="00EC67CA" w:rsidP="00600D50">
      <w:pPr>
        <w:ind w:firstLine="720"/>
        <w:jc w:val="both"/>
        <w:rPr>
          <w:rFonts w:ascii="Times New Roman" w:hAnsi="Times New Roman" w:cs="Times New Roman"/>
          <w:color w:val="000000" w:themeColor="text1"/>
        </w:rPr>
      </w:pPr>
      <w:r w:rsidRPr="00EC67CA">
        <w:rPr>
          <w:rFonts w:ascii="Times New Roman" w:hAnsi="Times New Roman" w:cs="Times New Roman"/>
        </w:rPr>
        <w:t xml:space="preserve">With this background, it is important to conduct further studies </w:t>
      </w:r>
      <w:r w:rsidR="00792A24" w:rsidRPr="00792A24">
        <w:rPr>
          <w:rFonts w:ascii="Times New Roman" w:hAnsi="Times New Roman" w:cs="Times New Roman"/>
        </w:rPr>
        <w:t>The Efficacy of Adobe Flash CS6-Based Interactive Learning Media in Enhancing Student Academic Performance</w:t>
      </w:r>
      <w:r w:rsidRPr="00600D50">
        <w:rPr>
          <w:rFonts w:ascii="Times New Roman" w:hAnsi="Times New Roman" w:cs="Times New Roman"/>
          <w:color w:val="FF0000"/>
        </w:rPr>
        <w:t xml:space="preserve">. </w:t>
      </w:r>
      <w:r w:rsidR="00600D50" w:rsidRPr="000450E7">
        <w:rPr>
          <w:rFonts w:ascii="Times New Roman" w:hAnsi="Times New Roman" w:cs="Times New Roman"/>
          <w:color w:val="000000" w:themeColor="text1"/>
        </w:rPr>
        <w:t xml:space="preserve">In addition, the results of this research can also be a reference for educators in choosing and developing the right learning media according to the needs of students. Thus, the learning process will become more interesting, effective, and able to significantly improve learning outcomes. This research is expected to be able to make a real contribution to the development of learning innovations and improving the quality of education in Indonesia and especially for the state junior high school 03 South Bengkulu. </w:t>
      </w:r>
    </w:p>
    <w:p w14:paraId="677C951A" w14:textId="77777777" w:rsidR="00DC5AAF" w:rsidRPr="000450E7" w:rsidRDefault="00DC5AAF" w:rsidP="00600D50">
      <w:pPr>
        <w:ind w:firstLine="720"/>
        <w:jc w:val="both"/>
        <w:rPr>
          <w:rFonts w:ascii="Times New Roman" w:hAnsi="Times New Roman" w:cs="Times New Roman"/>
          <w:color w:val="000000" w:themeColor="text1"/>
        </w:rPr>
      </w:pPr>
    </w:p>
    <w:p w14:paraId="6004F2FB" w14:textId="2211549E" w:rsidR="00657348" w:rsidRPr="0005425A" w:rsidRDefault="00657348" w:rsidP="00657348">
      <w:pPr>
        <w:jc w:val="both"/>
        <w:rPr>
          <w:rFonts w:ascii="Times New Roman" w:hAnsi="Times New Roman" w:cs="Times New Roman"/>
          <w:b/>
          <w:color w:val="000000" w:themeColor="text1"/>
        </w:rPr>
      </w:pPr>
      <w:r w:rsidRPr="0005425A">
        <w:rPr>
          <w:rFonts w:ascii="Times New Roman" w:hAnsi="Times New Roman" w:cs="Times New Roman"/>
          <w:b/>
          <w:color w:val="000000" w:themeColor="text1"/>
        </w:rPr>
        <w:t>Research Methods</w:t>
      </w:r>
    </w:p>
    <w:p w14:paraId="7EF68220" w14:textId="302DF1EC" w:rsidR="007B6B3A" w:rsidRDefault="008430C7" w:rsidP="008430C7">
      <w:pPr>
        <w:ind w:firstLine="720"/>
        <w:jc w:val="both"/>
        <w:rPr>
          <w:rFonts w:ascii="Times New Roman" w:hAnsi="Times New Roman" w:cs="Times New Roman"/>
          <w:bCs/>
          <w:color w:val="000000" w:themeColor="text1"/>
        </w:rPr>
      </w:pPr>
      <w:r w:rsidRPr="008430C7">
        <w:rPr>
          <w:rFonts w:ascii="Times New Roman" w:hAnsi="Times New Roman" w:cs="Times New Roman"/>
          <w:bCs/>
          <w:color w:val="000000" w:themeColor="text1"/>
        </w:rPr>
        <w:t xml:space="preserve">The research method used is </w:t>
      </w:r>
      <w:r w:rsidRPr="008430C7">
        <w:rPr>
          <w:rFonts w:ascii="Times New Roman" w:hAnsi="Times New Roman" w:cs="Times New Roman"/>
          <w:color w:val="000000" w:themeColor="text1"/>
        </w:rPr>
        <w:t>quantitative</w:t>
      </w:r>
      <w:r w:rsidRPr="008430C7">
        <w:rPr>
          <w:rFonts w:ascii="Times New Roman" w:hAnsi="Times New Roman" w:cs="Times New Roman"/>
          <w:bCs/>
          <w:color w:val="000000" w:themeColor="text1"/>
        </w:rPr>
        <w:t xml:space="preserve"> with one group design method using pretest-posttest. The population in this study were class VII A and B of junior high school 03 Bengkulu Selatan. With informatics subjects with 61 students. The sample used was class VII B students of SMP Negeri 03 Bengkulu Selatan, which was 30 people. The data collection technique used a test in the form of a multiple choice question. The test used consisted of 20 multiple choice questions. The data analysis technique used was the paired sample T test.</w:t>
      </w:r>
    </w:p>
    <w:p w14:paraId="0480932A" w14:textId="77777777" w:rsidR="00DC5AAF" w:rsidRPr="00831EB1" w:rsidRDefault="00DC5AAF" w:rsidP="008430C7">
      <w:pPr>
        <w:ind w:firstLine="720"/>
        <w:jc w:val="both"/>
        <w:rPr>
          <w:rFonts w:ascii="Times New Roman" w:hAnsi="Times New Roman" w:cs="Times New Roman"/>
          <w:color w:val="FF0000"/>
        </w:rPr>
      </w:pPr>
    </w:p>
    <w:p w14:paraId="3890AB5A" w14:textId="60B76CD8" w:rsidR="00657348" w:rsidRPr="00492C1D" w:rsidRDefault="00657348" w:rsidP="00657348">
      <w:pPr>
        <w:jc w:val="both"/>
        <w:rPr>
          <w:rFonts w:ascii="Times New Roman" w:hAnsi="Times New Roman" w:cs="Times New Roman"/>
          <w:b/>
          <w:color w:val="000000" w:themeColor="text1"/>
        </w:rPr>
      </w:pPr>
      <w:r w:rsidRPr="00492C1D">
        <w:rPr>
          <w:rFonts w:ascii="Times New Roman" w:hAnsi="Times New Roman" w:cs="Times New Roman"/>
          <w:b/>
          <w:color w:val="000000" w:themeColor="text1"/>
        </w:rPr>
        <w:t>Research and Discussion Results</w:t>
      </w:r>
    </w:p>
    <w:p w14:paraId="5F0A9B13" w14:textId="7297BE77" w:rsidR="000A371D" w:rsidRPr="00DF2C0E" w:rsidRDefault="00492C1D" w:rsidP="0005425A">
      <w:pPr>
        <w:ind w:firstLine="720"/>
        <w:jc w:val="both"/>
        <w:rPr>
          <w:rFonts w:ascii="Times New Roman" w:hAnsi="Times New Roman" w:cs="Times New Roman"/>
          <w:color w:val="000000" w:themeColor="text1"/>
        </w:rPr>
      </w:pPr>
      <w:r w:rsidRPr="00DF2C0E">
        <w:rPr>
          <w:rFonts w:ascii="Times New Roman" w:hAnsi="Times New Roman" w:cs="Times New Roman"/>
          <w:noProof/>
          <w:color w:val="000000" w:themeColor="text1"/>
        </w:rPr>
        <w:drawing>
          <wp:anchor distT="0" distB="0" distL="114300" distR="114300" simplePos="0" relativeHeight="251674112" behindDoc="1" locked="0" layoutInCell="1" allowOverlap="1" wp14:anchorId="54C84824" wp14:editId="48D5200A">
            <wp:simplePos x="0" y="0"/>
            <wp:positionH relativeFrom="column">
              <wp:posOffset>-3175</wp:posOffset>
            </wp:positionH>
            <wp:positionV relativeFrom="paragraph">
              <wp:posOffset>948690</wp:posOffset>
            </wp:positionV>
            <wp:extent cx="5391785" cy="883920"/>
            <wp:effectExtent l="0" t="0" r="0" b="0"/>
            <wp:wrapTight wrapText="bothSides">
              <wp:wrapPolygon edited="0">
                <wp:start x="0" y="0"/>
                <wp:lineTo x="0" y="20948"/>
                <wp:lineTo x="21521" y="20948"/>
                <wp:lineTo x="21521" y="0"/>
                <wp:lineTo x="0" y="0"/>
              </wp:wrapPolygon>
            </wp:wrapTight>
            <wp:docPr id="736824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1785" cy="883920"/>
                    </a:xfrm>
                    <a:prstGeom prst="rect">
                      <a:avLst/>
                    </a:prstGeom>
                    <a:noFill/>
                  </pic:spPr>
                </pic:pic>
              </a:graphicData>
            </a:graphic>
            <wp14:sizeRelH relativeFrom="page">
              <wp14:pctWidth>0</wp14:pctWidth>
            </wp14:sizeRelH>
            <wp14:sizeRelV relativeFrom="page">
              <wp14:pctHeight>0</wp14:pctHeight>
            </wp14:sizeRelV>
          </wp:anchor>
        </w:drawing>
      </w:r>
      <w:r w:rsidR="0005425A" w:rsidRPr="00DF2C0E">
        <w:rPr>
          <w:rFonts w:ascii="Times New Roman" w:hAnsi="Times New Roman" w:cs="Times New Roman"/>
          <w:color w:val="000000" w:themeColor="text1"/>
        </w:rPr>
        <w:t>The results of the paired test T test is needed to see if any independent variables individually affect the dependent variables. In this test, the researcher used SPSS 25, the criteria in the test (t-test) are if the sig value &gt; 0.05 Ho is accepted and Ha is rejected and if the sig value &lt; 0.05 then Ho is rejected and Ha is accepted. The following are the results of the paired samples test:</w:t>
      </w:r>
    </w:p>
    <w:p w14:paraId="769939B6" w14:textId="07F58FBB" w:rsidR="0005425A" w:rsidRDefault="00E83C42" w:rsidP="00A75FE9">
      <w:pPr>
        <w:ind w:firstLine="720"/>
        <w:jc w:val="both"/>
        <w:rPr>
          <w:rFonts w:ascii="Times New Roman" w:hAnsi="Times New Roman" w:cs="Times New Roman"/>
        </w:rPr>
      </w:pPr>
      <w:r w:rsidRPr="00DF2C0E">
        <w:rPr>
          <w:rFonts w:ascii="Times New Roman" w:hAnsi="Times New Roman" w:cs="Times New Roman"/>
        </w:rPr>
        <w:t xml:space="preserve">It is known that </w:t>
      </w:r>
      <w:r w:rsidR="0005425A" w:rsidRPr="00DF2C0E">
        <w:rPr>
          <w:rFonts w:ascii="Times New Roman" w:hAnsi="Times New Roman" w:cs="Times New Roman"/>
          <w:i/>
        </w:rPr>
        <w:t>the value of sig</w:t>
      </w:r>
      <w:r w:rsidR="0005425A" w:rsidRPr="00DF2C0E">
        <w:rPr>
          <w:rFonts w:ascii="Times New Roman" w:hAnsi="Times New Roman" w:cs="Times New Roman"/>
        </w:rPr>
        <w:t>. (2-</w:t>
      </w:r>
      <w:r w:rsidR="0005425A" w:rsidRPr="00DF2C0E">
        <w:rPr>
          <w:rFonts w:ascii="Times New Roman" w:hAnsi="Times New Roman" w:cs="Times New Roman"/>
          <w:i/>
        </w:rPr>
        <w:t>tailed</w:t>
      </w:r>
      <w:r w:rsidR="0005425A" w:rsidRPr="00DF2C0E">
        <w:rPr>
          <w:rFonts w:ascii="Times New Roman" w:hAnsi="Times New Roman" w:cs="Times New Roman"/>
        </w:rPr>
        <w:t xml:space="preserve">) of 0.00 &lt; 0.05, it can be interpreted that Ha is accepted which means the effectiveness  of </w:t>
      </w:r>
      <w:bookmarkStart w:id="1" w:name="_Hlk195526449"/>
      <w:r w:rsidRPr="00DF2C0E">
        <w:rPr>
          <w:rFonts w:ascii="Times New Roman" w:hAnsi="Times New Roman" w:cs="Times New Roman"/>
          <w:bCs/>
          <w:color w:val="000000" w:themeColor="text1"/>
        </w:rPr>
        <w:t xml:space="preserve">interactive learning media based on adobe flash </w:t>
      </w:r>
      <w:r w:rsidRPr="00DF2C0E">
        <w:rPr>
          <w:rFonts w:ascii="Times New Roman" w:hAnsi="Times New Roman" w:cs="Times New Roman"/>
          <w:bCs/>
          <w:color w:val="000000" w:themeColor="text1"/>
        </w:rPr>
        <w:lastRenderedPageBreak/>
        <w:t xml:space="preserve">CS6 in improving student learning outcomes </w:t>
      </w:r>
      <w:r w:rsidR="0005425A" w:rsidRPr="00DF2C0E">
        <w:rPr>
          <w:rFonts w:ascii="Times New Roman" w:hAnsi="Times New Roman" w:cs="Times New Roman"/>
        </w:rPr>
        <w:t>in the informatics subject of grade VII at SMP Negeri 3 South Bengkulu.</w:t>
      </w:r>
      <w:bookmarkEnd w:id="1"/>
    </w:p>
    <w:p w14:paraId="7C77F48B" w14:textId="39CC5614" w:rsidR="0005425A" w:rsidRDefault="00E32F07" w:rsidP="0005425A">
      <w:pPr>
        <w:ind w:firstLine="720"/>
        <w:jc w:val="both"/>
        <w:rPr>
          <w:rFonts w:ascii="Times New Roman" w:hAnsi="Times New Roman" w:cs="Times New Roman"/>
          <w:color w:val="000000" w:themeColor="text1"/>
        </w:rPr>
      </w:pPr>
      <w:r w:rsidRPr="00E32F07">
        <w:rPr>
          <w:rFonts w:ascii="Times New Roman" w:hAnsi="Times New Roman" w:cs="Times New Roman"/>
        </w:rPr>
        <w:t xml:space="preserve">Adobe Flash CS6-based interactive learning media has been proven to be effective in improving student learning outcomes at various levels of education and subjects. Features such as animations, simulations, and interactive quizzes allow for more engaging and easy-to-understand material delivery. </w:t>
      </w:r>
      <w:r w:rsidR="00DF2C0E" w:rsidRPr="000645A6">
        <w:rPr>
          <w:rFonts w:ascii="Times New Roman" w:hAnsi="Times New Roman" w:cs="Times New Roman"/>
          <w:color w:val="000000" w:themeColor="text1"/>
        </w:rPr>
        <w:t xml:space="preserve">The results of this research that have been carried out are in line with the research conducted at SMA Negeri 14 Bombana by Nasarudin and his colleagues showing that the use of Adobe Flash CS6-based multimedia in geography learning is very effective. Of the total 23 students, around 87% showed an increase in learning outcomes after using this interactive learning medium </w:t>
      </w:r>
      <w:r w:rsidR="000645A6" w:rsidRPr="000645A6">
        <w:rPr>
          <w:rFonts w:ascii="Times New Roman" w:hAnsi="Times New Roman" w:cs="Times New Roman"/>
          <w:color w:val="000000" w:themeColor="text1"/>
        </w:rPr>
        <w:fldChar w:fldCharType="begin" w:fldLock="1"/>
      </w:r>
      <w:r w:rsidR="000645A6">
        <w:rPr>
          <w:rFonts w:ascii="Times New Roman" w:hAnsi="Times New Roman" w:cs="Times New Roman"/>
          <w:color w:val="000000" w:themeColor="text1"/>
        </w:rPr>
        <w:instrText>ADDIN CSL_CITATION {"citationItems":[{"id":"ITEM-1","itemData":{"ISSN":"2685-6395","author":[{"dropping-particle":"","family":"Nasarudin","given":"Nasarudin Nasarudin","non-dropping-particle":"","parse-names":false,"suffix":""},{"dropping-particle":"","family":"Samsi","given":"Samsi Awal","non-dropping-particle":"","parse-names":false,"suffix":""},{"dropping-particle":"","family":"Sarimuddin","given":"Sarimuddin Sarimuddin","non-dropping-particle":"","parse-names":false,"suffix":""},{"dropping-particle":"","family":"Mada","given":"Ziu Mada Ziu","non-dropping-particle":"","parse-names":false,"suffix":""}],"container-title":"JPG (Jurnal Pendidikan Geografi)","id":"ITEM-1","issue":"1","issued":{"date-parts":[["2023"]]},"title":"Efektivitas Pemanfaatan Multimedia Berbasis Adobe Flash Cs 6 dalam Meningkatkan Hasil Belajar Geografi di SMA Negeri 14 Bombana","type":"article-journal","volume":"10"},"uris":["http://www.mendeley.com/documents/?uuid=09b753a2-f972-4e5a-b978-e911e6ab469d"]}],"mendeley":{"formattedCitation":"(Nasarudin et al., 2023)","plainTextFormattedCitation":"(Nasarudin et al., 2023)","previouslyFormattedCitation":"(Nasarudin et al., 2023)"},"properties":{"noteIndex":0},"schema":"https://github.com/citation-style-language/schema/raw/master/csl-citation.json"}</w:instrText>
      </w:r>
      <w:r w:rsidR="000645A6" w:rsidRPr="000645A6">
        <w:rPr>
          <w:rFonts w:ascii="Times New Roman" w:hAnsi="Times New Roman" w:cs="Times New Roman"/>
          <w:color w:val="000000" w:themeColor="text1"/>
        </w:rPr>
        <w:fldChar w:fldCharType="separate"/>
      </w:r>
      <w:r w:rsidR="000645A6" w:rsidRPr="000645A6">
        <w:rPr>
          <w:rFonts w:ascii="Times New Roman" w:hAnsi="Times New Roman" w:cs="Times New Roman"/>
          <w:noProof/>
          <w:color w:val="000000" w:themeColor="text1"/>
        </w:rPr>
        <w:t>(Nasarudin et al., 2023)</w:t>
      </w:r>
      <w:r w:rsidR="000645A6" w:rsidRPr="000645A6">
        <w:rPr>
          <w:rFonts w:ascii="Times New Roman" w:hAnsi="Times New Roman" w:cs="Times New Roman"/>
          <w:color w:val="000000" w:themeColor="text1"/>
        </w:rPr>
        <w:fldChar w:fldCharType="end"/>
      </w:r>
      <w:r w:rsidR="001A26E1" w:rsidRPr="000645A6">
        <w:rPr>
          <w:rFonts w:ascii="Times New Roman" w:hAnsi="Times New Roman" w:cs="Times New Roman"/>
          <w:color w:val="000000" w:themeColor="text1"/>
        </w:rPr>
        <w:t xml:space="preserve">. In line with research Research by Fatma Zahra at SMA Negeri 2 Sigli researched the effectiveness of the use of Adobe Flash CS6-based interactive learning media on atomic structure materials. The results showed that the experimental class experienced an increase in learning outcomes with an n-gain value of 0.78 (high category), compared to the control class that had an n-gain of 0.65 (medium category). The effect size test showed a value of 0.97, which means that the use of this media has a great influence on improving learning outcomes </w:t>
      </w:r>
      <w:r w:rsidR="000645A6">
        <w:rPr>
          <w:rFonts w:ascii="Times New Roman" w:hAnsi="Times New Roman" w:cs="Times New Roman"/>
          <w:color w:val="000000" w:themeColor="text1"/>
        </w:rPr>
        <w:fldChar w:fldCharType="begin" w:fldLock="1"/>
      </w:r>
      <w:r w:rsidR="000645A6">
        <w:rPr>
          <w:rFonts w:ascii="Times New Roman" w:hAnsi="Times New Roman" w:cs="Times New Roman"/>
          <w:color w:val="000000" w:themeColor="text1"/>
        </w:rPr>
        <w:instrText>ADDIN CSL_CITATION {"citationItems":[{"id":"ITEM-1","itemData":{"author":[{"dropping-particle":"","family":"Zahra","given":"Fatma","non-dropping-particle":"","parse-names":false,"suffix":""}],"id":"ITEM-1","issued":{"date-parts":[["2023"]]},"publisher":"UIN Ar-Raniry Banda Aceh","title":"Efektivitas Penggunaan Media Pembelajaran Interaktif Berbasis Adobe Flash CS6 Pada Materi Struktur Atom di SMA Negeri 2 Sigli","type":"article"},"uris":["http://www.mendeley.com/documents/?uuid=bd1b1173-88b8-4326-aef4-5763fd2fdd45"]}],"mendeley":{"formattedCitation":"(Zahra, 2023)","plainTextFormattedCitation":"(Zahra, 2023)","previouslyFormattedCitation":"(Zahra, 2023)"},"properties":{"noteIndex":0},"schema":"https://github.com/citation-style-language/schema/raw/master/csl-citation.json"}</w:instrText>
      </w:r>
      <w:r w:rsidR="000645A6">
        <w:rPr>
          <w:rFonts w:ascii="Times New Roman" w:hAnsi="Times New Roman" w:cs="Times New Roman"/>
          <w:color w:val="000000" w:themeColor="text1"/>
        </w:rPr>
        <w:fldChar w:fldCharType="separate"/>
      </w:r>
      <w:r w:rsidR="000645A6" w:rsidRPr="000645A6">
        <w:rPr>
          <w:rFonts w:ascii="Times New Roman" w:hAnsi="Times New Roman" w:cs="Times New Roman"/>
          <w:noProof/>
          <w:color w:val="000000" w:themeColor="text1"/>
        </w:rPr>
        <w:t>(Zahra, 2023)</w:t>
      </w:r>
      <w:r w:rsidR="000645A6">
        <w:rPr>
          <w:rFonts w:ascii="Times New Roman" w:hAnsi="Times New Roman" w:cs="Times New Roman"/>
          <w:color w:val="000000" w:themeColor="text1"/>
        </w:rPr>
        <w:fldChar w:fldCharType="end"/>
      </w:r>
      <w:r w:rsidR="000645A6">
        <w:rPr>
          <w:rFonts w:ascii="Times New Roman" w:hAnsi="Times New Roman" w:cs="Times New Roman"/>
          <w:color w:val="000000" w:themeColor="text1"/>
        </w:rPr>
        <w:t xml:space="preserve">. </w:t>
      </w:r>
    </w:p>
    <w:p w14:paraId="02FFC0A7" w14:textId="3461A024" w:rsidR="0005425A" w:rsidRPr="00DF2C0E" w:rsidRDefault="000645A6" w:rsidP="0005425A">
      <w:pPr>
        <w:ind w:firstLine="720"/>
        <w:jc w:val="both"/>
        <w:rPr>
          <w:rFonts w:ascii="Times New Roman" w:hAnsi="Times New Roman" w:cs="Times New Roman"/>
        </w:rPr>
      </w:pPr>
      <w:r w:rsidRPr="000645A6">
        <w:rPr>
          <w:rFonts w:ascii="Times New Roman" w:hAnsi="Times New Roman" w:cs="Times New Roman"/>
          <w:color w:val="000000" w:themeColor="text1"/>
        </w:rPr>
        <w:t xml:space="preserve">Another study by Lenni Khotimah Harahap and Anggi Desviana Siregar (2023) at SMA Negeri 1 Padangsidimpuan showed that the use of Adobe Flash CS6-based interactive media on chemical equilibrium materials increased student learning motivation by 94.7% and learning outcomes by 87.17. This result is higher than the use of internet-based chemistry learning media, which shows learning motivation of 88.5% and learning outcomes of 79.67 </w:t>
      </w:r>
      <w:r>
        <w:rPr>
          <w:rFonts w:ascii="Times New Roman" w:hAnsi="Times New Roman" w:cs="Times New Roman"/>
          <w:color w:val="000000" w:themeColor="text1"/>
        </w:rPr>
        <w:fldChar w:fldCharType="begin" w:fldLock="1"/>
      </w:r>
      <w:r w:rsidR="00492C1D">
        <w:rPr>
          <w:rFonts w:ascii="Times New Roman" w:hAnsi="Times New Roman" w:cs="Times New Roman"/>
          <w:color w:val="000000" w:themeColor="text1"/>
        </w:rPr>
        <w:instrText>ADDIN CSL_CITATION {"citationItems":[{"id":"ITEM-1","itemData":{"ISSN":"2549-4597","author":[{"dropping-particle":"","family":"Harahap","given":"Lenni Khotimah","non-dropping-particle":"","parse-names":false,"suffix":""},{"dropping-particle":"","family":"Siregar","given":"Anggi Desviana","non-dropping-particle":"","parse-names":false,"suffix":""}],"container-title":"JPPS (Jurnal Penelitian Pendidikan Sains)","id":"ITEM-1","issue":"1","issued":{"date-parts":[["2020"]]},"page":"1910-1924","title":"Pengembangan media pembelajaran interaktif berbasis adobe flash cs6 untuk meningkatkan motivasi dan hasil belajar pada materi kesetimbangan kimia","type":"article-journal","volume":"10"},"uris":["http://www.mendeley.com/documents/?uuid=5e847fee-f5b8-49ca-a83f-c235ad744561"]}],"mendeley":{"formattedCitation":"(Harahap &amp; Siregar, 2020)","plainTextFormattedCitation":"(Harahap &amp; Siregar, 2020)","previouslyFormattedCitation":"(Harahap &amp; Siregar, 2020)"},"properties":{"noteIndex":0},"schema":"https://github.com/citation-style-language/schema/raw/master/csl-citation.json"}</w:instrText>
      </w:r>
      <w:r>
        <w:rPr>
          <w:rFonts w:ascii="Times New Roman" w:hAnsi="Times New Roman" w:cs="Times New Roman"/>
          <w:color w:val="000000" w:themeColor="text1"/>
        </w:rPr>
        <w:fldChar w:fldCharType="separate"/>
      </w:r>
      <w:r w:rsidRPr="000645A6">
        <w:rPr>
          <w:rFonts w:ascii="Times New Roman" w:hAnsi="Times New Roman" w:cs="Times New Roman"/>
          <w:noProof/>
          <w:color w:val="000000" w:themeColor="text1"/>
        </w:rPr>
        <w:t>(Harahap &amp; Siregar, 202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Research by Situmorang et al. (2023) at SMA Negeri 1 Pematang Siantar developed learning media using Adobe Flash CS6 on biodiversity materials. The results of the study showed that the media was very feasible to use, with a validity rate of 88% and a positive response from students of 81.49%. In addition, the learning outcomes of students who use this media are higher than those who do not use </w:t>
      </w:r>
      <w:r w:rsidR="00561827">
        <w:rPr>
          <w:rFonts w:ascii="Times New Roman" w:hAnsi="Times New Roman" w:cs="Times New Roman"/>
          <w:color w:val="000000" w:themeColor="text1"/>
        </w:rPr>
        <w:fldChar w:fldCharType="begin" w:fldLock="1"/>
      </w:r>
      <w:r w:rsidR="00671F0D">
        <w:rPr>
          <w:rFonts w:ascii="Times New Roman" w:hAnsi="Times New Roman" w:cs="Times New Roman"/>
          <w:color w:val="000000" w:themeColor="text1"/>
        </w:rPr>
        <w:instrText>ADDIN CSL_CITATION {"citationItems":[{"id":"ITEM-1","itemData":{"author":[{"dropping-particle":"","family":"Kurniawan","given":"Aan","non-dropping-particle":"","parse-names":false,"suffix":""},{"dropping-particle":"","family":"Jakak","given":"Pamuji M","non-dropping-particle":"","parse-names":false,"suffix":""}],"container-title":"Binary: Jurnal Teknologi Informasi dan Edukasi","id":"ITEM-1","issue":"2","issued":{"date-parts":[["2024"]]},"page":"1-10","title":"Pengembangan Media Pembelajaran Berbasis Android Menggunakan MIT App Inventor Pada Pelajaran Dasar Desain Grafis Kelas X","type":"article-journal","volume":"1"},"uris":["http://www.mendeley.com/documents/?uuid=bf3daa14-e48e-462d-8033-bf24b62f9642"]}],"mendeley":{"formattedCitation":"(Kurniawan &amp; Jakak, 2024)","plainTextFormattedCitation":"(Kurniawan &amp; Jakak, 2024)","previouslyFormattedCitation":"(Kurniawan &amp; Jakak, 2024)"},"properties":{"noteIndex":0},"schema":"https://github.com/citation-style-language/schema/raw/master/csl-citation.json"}</w:instrText>
      </w:r>
      <w:r w:rsidR="00561827">
        <w:rPr>
          <w:rFonts w:ascii="Times New Roman" w:hAnsi="Times New Roman" w:cs="Times New Roman"/>
          <w:color w:val="000000" w:themeColor="text1"/>
        </w:rPr>
        <w:fldChar w:fldCharType="separate"/>
      </w:r>
      <w:r w:rsidR="00561827" w:rsidRPr="00561827">
        <w:rPr>
          <w:rFonts w:ascii="Times New Roman" w:hAnsi="Times New Roman" w:cs="Times New Roman"/>
          <w:noProof/>
          <w:color w:val="000000" w:themeColor="text1"/>
        </w:rPr>
        <w:t>(Kurniawan &amp; Jakak, 2024)</w:t>
      </w:r>
      <w:r w:rsidR="00561827">
        <w:rPr>
          <w:rFonts w:ascii="Times New Roman" w:hAnsi="Times New Roman" w:cs="Times New Roman"/>
          <w:color w:val="000000" w:themeColor="text1"/>
        </w:rPr>
        <w:fldChar w:fldCharType="end"/>
      </w:r>
      <w:r w:rsidR="00561827">
        <w:rPr>
          <w:rFonts w:ascii="Times New Roman" w:hAnsi="Times New Roman" w:cs="Times New Roman"/>
          <w:color w:val="000000" w:themeColor="text1"/>
        </w:rPr>
        <w:t>. Although Adobe Flash CS6 is no longer officially supported by many modern platforms due to technological developments such as HTML5, these studies show that interactive learning media developed with Adobe Flash CS6 still has high effectiveness in improving student learning outcomes. However, for long-term sustainability, media developers need to consider migrating to newer and widely supported platforms.</w:t>
      </w:r>
    </w:p>
    <w:p w14:paraId="7BF1D01C" w14:textId="77777777" w:rsidR="0005425A" w:rsidRPr="00DF2C0E" w:rsidRDefault="0005425A" w:rsidP="0005425A">
      <w:pPr>
        <w:ind w:firstLine="720"/>
        <w:jc w:val="both"/>
        <w:rPr>
          <w:rFonts w:ascii="Times New Roman" w:hAnsi="Times New Roman" w:cs="Times New Roman"/>
          <w:color w:val="FF0000"/>
        </w:rPr>
      </w:pPr>
    </w:p>
    <w:p w14:paraId="7BE59792" w14:textId="78D07F59" w:rsidR="00657348" w:rsidRPr="00DF2C0E" w:rsidRDefault="00CA7816" w:rsidP="00657348">
      <w:pPr>
        <w:jc w:val="both"/>
        <w:rPr>
          <w:rFonts w:ascii="Times New Roman" w:hAnsi="Times New Roman" w:cs="Times New Roman"/>
          <w:b/>
          <w:color w:val="000000" w:themeColor="text1"/>
        </w:rPr>
      </w:pPr>
      <w:r w:rsidRPr="00DF2C0E">
        <w:rPr>
          <w:rFonts w:ascii="Times New Roman" w:hAnsi="Times New Roman" w:cs="Times New Roman"/>
          <w:b/>
          <w:color w:val="000000" w:themeColor="text1"/>
        </w:rPr>
        <w:t>Conclusion</w:t>
      </w:r>
    </w:p>
    <w:p w14:paraId="3427AD10" w14:textId="50369097" w:rsidR="00DF2C0E" w:rsidRPr="00DF2C0E" w:rsidRDefault="00DF2C0E" w:rsidP="00DF2C0E">
      <w:pPr>
        <w:ind w:firstLine="720"/>
        <w:jc w:val="both"/>
        <w:rPr>
          <w:rFonts w:ascii="Times New Roman" w:hAnsi="Times New Roman" w:cs="Times New Roman"/>
          <w:color w:val="000000" w:themeColor="text1"/>
          <w:lang w:val="fi-FI"/>
        </w:rPr>
      </w:pPr>
      <w:r w:rsidRPr="00DF2C0E">
        <w:rPr>
          <w:rFonts w:ascii="Times New Roman" w:hAnsi="Times New Roman" w:cs="Times New Roman"/>
          <w:color w:val="000000" w:themeColor="text1"/>
        </w:rPr>
        <w:t xml:space="preserve">Based on the sig (2-tailed) value of 0.000 &lt; 0.05, it can be interpreted that Ha is accepted, which means that there  is </w:t>
      </w:r>
      <w:r w:rsidRPr="00DF2C0E">
        <w:rPr>
          <w:rFonts w:ascii="Times New Roman" w:hAnsi="Times New Roman" w:cs="Times New Roman"/>
        </w:rPr>
        <w:t xml:space="preserve">an effectiveness of </w:t>
      </w:r>
      <w:r w:rsidRPr="00DF2C0E">
        <w:rPr>
          <w:rFonts w:ascii="Times New Roman" w:hAnsi="Times New Roman" w:cs="Times New Roman"/>
          <w:bCs/>
          <w:color w:val="000000" w:themeColor="text1"/>
        </w:rPr>
        <w:t>interactive learning media based on adobe flash CS6 in improving student learning outcomes</w:t>
      </w:r>
      <w:r w:rsidRPr="00DF2C0E">
        <w:rPr>
          <w:rFonts w:ascii="Times New Roman" w:hAnsi="Times New Roman" w:cs="Times New Roman"/>
        </w:rPr>
        <w:t xml:space="preserve"> in the informatics subject of grade VII at </w:t>
      </w:r>
      <w:r w:rsidR="000450E7">
        <w:rPr>
          <w:rFonts w:ascii="Times New Roman" w:hAnsi="Times New Roman" w:cs="Times New Roman"/>
          <w:color w:val="000000" w:themeColor="text1"/>
        </w:rPr>
        <w:t xml:space="preserve">State Junior High School 03 South Bengkulu, </w:t>
      </w:r>
      <w:r w:rsidRPr="00DF2C0E">
        <w:rPr>
          <w:rFonts w:ascii="Times New Roman" w:hAnsi="Times New Roman" w:cs="Times New Roman"/>
        </w:rPr>
        <w:t>South Bengkulu</w:t>
      </w:r>
      <w:r w:rsidRPr="00DF2C0E">
        <w:rPr>
          <w:rFonts w:ascii="Times New Roman" w:hAnsi="Times New Roman" w:cs="Times New Roman"/>
          <w:bCs/>
          <w:color w:val="000000" w:themeColor="text1"/>
        </w:rPr>
        <w:t>.</w:t>
      </w:r>
    </w:p>
    <w:p w14:paraId="2D1D7631" w14:textId="03F672C6" w:rsidR="00EE3797" w:rsidRPr="00DF2C0E" w:rsidRDefault="00EE3797" w:rsidP="000A371D">
      <w:pPr>
        <w:ind w:firstLine="720"/>
        <w:jc w:val="both"/>
        <w:rPr>
          <w:rFonts w:ascii="Times New Roman" w:hAnsi="Times New Roman" w:cs="Times New Roman"/>
          <w:color w:val="FF0000"/>
        </w:rPr>
      </w:pPr>
    </w:p>
    <w:p w14:paraId="6C9BE17C" w14:textId="30C2445B" w:rsidR="00000031" w:rsidRDefault="00E043B6" w:rsidP="00000031">
      <w:pPr>
        <w:pStyle w:val="NormalWeb"/>
        <w:spacing w:before="0" w:beforeAutospacing="0" w:after="0" w:afterAutospacing="0"/>
        <w:ind w:right="-5"/>
        <w:jc w:val="both"/>
        <w:rPr>
          <w:b/>
          <w:bCs/>
          <w:color w:val="000000"/>
          <w:sz w:val="22"/>
          <w:szCs w:val="22"/>
        </w:rPr>
      </w:pPr>
      <w:r>
        <w:rPr>
          <w:b/>
          <w:bCs/>
          <w:color w:val="000000"/>
          <w:sz w:val="22"/>
          <w:szCs w:val="22"/>
        </w:rPr>
        <w:t xml:space="preserve">Reference </w:t>
      </w:r>
    </w:p>
    <w:p w14:paraId="713C8FA3"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Pr>
          <w:b/>
          <w:bCs/>
          <w:color w:val="000000"/>
        </w:rPr>
        <w:fldChar w:fldCharType="begin" w:fldLock="1"/>
      </w:r>
      <w:r>
        <w:rPr>
          <w:b/>
          <w:bCs/>
          <w:color w:val="000000"/>
        </w:rPr>
        <w:instrText xml:space="preserve">ADDIN Mendeley Bibliography CSL_BIBLIOGRAPHY </w:instrText>
      </w:r>
      <w:r>
        <w:rPr>
          <w:b/>
          <w:bCs/>
          <w:color w:val="000000"/>
        </w:rPr>
        <w:fldChar w:fldCharType="separate"/>
      </w:r>
      <w:r w:rsidRPr="00EC67CA">
        <w:rPr>
          <w:rFonts w:ascii="Times New Roman" w:hAnsi="Times New Roman" w:cs="Times New Roman"/>
          <w:noProof/>
        </w:rPr>
        <w:t xml:space="preserve">Anggraini, S., Amalia, E. N., Afifa, R., Natasya, L., &amp; Kuntarto, E. (2024). Persepsi Guru Dan Siswa Tentang Penggunaan Media Pembelajaran Berbasis Teknologi Di Sekolah Dasar. </w:t>
      </w:r>
      <w:r w:rsidRPr="00EC67CA">
        <w:rPr>
          <w:rFonts w:ascii="Times New Roman" w:hAnsi="Times New Roman" w:cs="Times New Roman"/>
          <w:i/>
          <w:iCs/>
          <w:noProof/>
        </w:rPr>
        <w:t>Jurnal Ilmu Pendidikan Dan Kearifan Lokal</w:t>
      </w:r>
      <w:r w:rsidRPr="00EC67CA">
        <w:rPr>
          <w:rFonts w:ascii="Times New Roman" w:hAnsi="Times New Roman" w:cs="Times New Roman"/>
          <w:noProof/>
        </w:rPr>
        <w:t xml:space="preserve">, </w:t>
      </w:r>
      <w:r w:rsidRPr="00EC67CA">
        <w:rPr>
          <w:rFonts w:ascii="Times New Roman" w:hAnsi="Times New Roman" w:cs="Times New Roman"/>
          <w:i/>
          <w:iCs/>
          <w:noProof/>
        </w:rPr>
        <w:t>4</w:t>
      </w:r>
      <w:r w:rsidRPr="00EC67CA">
        <w:rPr>
          <w:rFonts w:ascii="Times New Roman" w:hAnsi="Times New Roman" w:cs="Times New Roman"/>
          <w:noProof/>
        </w:rPr>
        <w:t>(6), 982–992.</w:t>
      </w:r>
    </w:p>
    <w:p w14:paraId="3B5F5BB3"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Budi, S. S., &amp; Miaz, Y. (2023). Multimedia interaktif berbasis aplikasi adobe flash cs6 pada pembelajaran tematik. </w:t>
      </w:r>
      <w:r w:rsidRPr="00EC67CA">
        <w:rPr>
          <w:rFonts w:ascii="Times New Roman" w:hAnsi="Times New Roman" w:cs="Times New Roman"/>
          <w:i/>
          <w:iCs/>
          <w:noProof/>
        </w:rPr>
        <w:t>Jurnal Penelitian Dan Pengembangan Pendidikan</w:t>
      </w:r>
      <w:r w:rsidRPr="00EC67CA">
        <w:rPr>
          <w:rFonts w:ascii="Times New Roman" w:hAnsi="Times New Roman" w:cs="Times New Roman"/>
          <w:noProof/>
        </w:rPr>
        <w:t xml:space="preserve">, </w:t>
      </w:r>
      <w:r w:rsidRPr="00EC67CA">
        <w:rPr>
          <w:rFonts w:ascii="Times New Roman" w:hAnsi="Times New Roman" w:cs="Times New Roman"/>
          <w:i/>
          <w:iCs/>
          <w:noProof/>
        </w:rPr>
        <w:t>7</w:t>
      </w:r>
      <w:r w:rsidRPr="00EC67CA">
        <w:rPr>
          <w:rFonts w:ascii="Times New Roman" w:hAnsi="Times New Roman" w:cs="Times New Roman"/>
          <w:noProof/>
        </w:rPr>
        <w:t>(2), 264–272.</w:t>
      </w:r>
    </w:p>
    <w:p w14:paraId="544DA2B1"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Fauziyah, L. S., Sugiman, S., &amp; Munahefi, D. N. (2024). Transformasi Pembelajaran Matematika melalui Media Augmented Reality: Keterlibatan Siswa dan Pemahaman </w:t>
      </w:r>
      <w:r w:rsidRPr="00EC67CA">
        <w:rPr>
          <w:rFonts w:ascii="Times New Roman" w:hAnsi="Times New Roman" w:cs="Times New Roman"/>
          <w:noProof/>
        </w:rPr>
        <w:lastRenderedPageBreak/>
        <w:t xml:space="preserve">Konseptual. </w:t>
      </w:r>
      <w:r w:rsidRPr="00EC67CA">
        <w:rPr>
          <w:rFonts w:ascii="Times New Roman" w:hAnsi="Times New Roman" w:cs="Times New Roman"/>
          <w:i/>
          <w:iCs/>
          <w:noProof/>
        </w:rPr>
        <w:t>PRISMA, Prosiding Seminar Nasional Matematika</w:t>
      </w:r>
      <w:r w:rsidRPr="00EC67CA">
        <w:rPr>
          <w:rFonts w:ascii="Times New Roman" w:hAnsi="Times New Roman" w:cs="Times New Roman"/>
          <w:noProof/>
        </w:rPr>
        <w:t>, 936–943.</w:t>
      </w:r>
    </w:p>
    <w:p w14:paraId="416730C6"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Firdos, I. I., Permatasari, I., Rahmawati, M., &amp; Wahyono, W. (2023). Peranan teknologi dalam mengembangkan inovasi pembelajaran pada pendidikan sekolah dasar. </w:t>
      </w:r>
      <w:r w:rsidRPr="00EC67CA">
        <w:rPr>
          <w:rFonts w:ascii="Times New Roman" w:hAnsi="Times New Roman" w:cs="Times New Roman"/>
          <w:i/>
          <w:iCs/>
          <w:noProof/>
        </w:rPr>
        <w:t>Social, Humanities, and Educational Studies (SHES): Conference Series</w:t>
      </w:r>
      <w:r w:rsidRPr="00EC67CA">
        <w:rPr>
          <w:rFonts w:ascii="Times New Roman" w:hAnsi="Times New Roman" w:cs="Times New Roman"/>
          <w:noProof/>
        </w:rPr>
        <w:t xml:space="preserve">, </w:t>
      </w:r>
      <w:r w:rsidRPr="00EC67CA">
        <w:rPr>
          <w:rFonts w:ascii="Times New Roman" w:hAnsi="Times New Roman" w:cs="Times New Roman"/>
          <w:i/>
          <w:iCs/>
          <w:noProof/>
        </w:rPr>
        <w:t>6</w:t>
      </w:r>
      <w:r w:rsidRPr="00EC67CA">
        <w:rPr>
          <w:rFonts w:ascii="Times New Roman" w:hAnsi="Times New Roman" w:cs="Times New Roman"/>
          <w:noProof/>
        </w:rPr>
        <w:t>(1), 33–38.</w:t>
      </w:r>
    </w:p>
    <w:p w14:paraId="2EC6F8EB"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Harahap, L. K., &amp; Siregar, A. D. (2020). Pengembangan media pembelajaran interaktif berbasis adobe flash cs6 untuk meningkatkan motivasi dan hasil belajar pada materi kesetimbangan kimia. </w:t>
      </w:r>
      <w:r w:rsidRPr="00EC67CA">
        <w:rPr>
          <w:rFonts w:ascii="Times New Roman" w:hAnsi="Times New Roman" w:cs="Times New Roman"/>
          <w:i/>
          <w:iCs/>
          <w:noProof/>
        </w:rPr>
        <w:t>JPPS (Jurnal Penelitian Pendidikan Sains)</w:t>
      </w:r>
      <w:r w:rsidRPr="00EC67CA">
        <w:rPr>
          <w:rFonts w:ascii="Times New Roman" w:hAnsi="Times New Roman" w:cs="Times New Roman"/>
          <w:noProof/>
        </w:rPr>
        <w:t xml:space="preserve">, </w:t>
      </w:r>
      <w:r w:rsidRPr="00EC67CA">
        <w:rPr>
          <w:rFonts w:ascii="Times New Roman" w:hAnsi="Times New Roman" w:cs="Times New Roman"/>
          <w:i/>
          <w:iCs/>
          <w:noProof/>
        </w:rPr>
        <w:t>10</w:t>
      </w:r>
      <w:r w:rsidRPr="00EC67CA">
        <w:rPr>
          <w:rFonts w:ascii="Times New Roman" w:hAnsi="Times New Roman" w:cs="Times New Roman"/>
          <w:noProof/>
        </w:rPr>
        <w:t>(1), 1910–1924.</w:t>
      </w:r>
    </w:p>
    <w:p w14:paraId="224812CF"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Kurniawan, A., &amp; Jakak, P. M. (2024). Pengembangan Media Pembelajaran Berbasis Android Menggunakan MIT App Inventor Pada Pelajaran Dasar Desain Grafis Kelas X. </w:t>
      </w:r>
      <w:r w:rsidRPr="00EC67CA">
        <w:rPr>
          <w:rFonts w:ascii="Times New Roman" w:hAnsi="Times New Roman" w:cs="Times New Roman"/>
          <w:i/>
          <w:iCs/>
          <w:noProof/>
        </w:rPr>
        <w:t>Binary: Jurnal Teknologi Informasi Dan Edukasi</w:t>
      </w:r>
      <w:r w:rsidRPr="00EC67CA">
        <w:rPr>
          <w:rFonts w:ascii="Times New Roman" w:hAnsi="Times New Roman" w:cs="Times New Roman"/>
          <w:noProof/>
        </w:rPr>
        <w:t xml:space="preserve">, </w:t>
      </w:r>
      <w:r w:rsidRPr="00EC67CA">
        <w:rPr>
          <w:rFonts w:ascii="Times New Roman" w:hAnsi="Times New Roman" w:cs="Times New Roman"/>
          <w:i/>
          <w:iCs/>
          <w:noProof/>
        </w:rPr>
        <w:t>1</w:t>
      </w:r>
      <w:r w:rsidRPr="00EC67CA">
        <w:rPr>
          <w:rFonts w:ascii="Times New Roman" w:hAnsi="Times New Roman" w:cs="Times New Roman"/>
          <w:noProof/>
        </w:rPr>
        <w:t>(2), 1–10.</w:t>
      </w:r>
    </w:p>
    <w:p w14:paraId="420654F5"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Kusum, J. W., Akbar, M. R., &amp; Fitrah, M. (2023). </w:t>
      </w:r>
      <w:r w:rsidRPr="00EC67CA">
        <w:rPr>
          <w:rFonts w:ascii="Times New Roman" w:hAnsi="Times New Roman" w:cs="Times New Roman"/>
          <w:i/>
          <w:iCs/>
          <w:noProof/>
        </w:rPr>
        <w:t>Dimensi Media Pembelajaran (Teori dan Penerapan Media Pembelajaran Pada Era Revolusi Industri 4.0 Menuju Era Society 5.0)</w:t>
      </w:r>
      <w:r w:rsidRPr="00EC67CA">
        <w:rPr>
          <w:rFonts w:ascii="Times New Roman" w:hAnsi="Times New Roman" w:cs="Times New Roman"/>
          <w:noProof/>
        </w:rPr>
        <w:t>. PT. Sonpedia Publishing Indonesia.</w:t>
      </w:r>
    </w:p>
    <w:p w14:paraId="07F618F8"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Lestari, N. (2023). </w:t>
      </w:r>
      <w:r w:rsidRPr="00EC67CA">
        <w:rPr>
          <w:rFonts w:ascii="Times New Roman" w:hAnsi="Times New Roman" w:cs="Times New Roman"/>
          <w:i/>
          <w:iCs/>
          <w:noProof/>
        </w:rPr>
        <w:t>Media Pembelajaran berbasis multimedia interaktif</w:t>
      </w:r>
      <w:r w:rsidRPr="00EC67CA">
        <w:rPr>
          <w:rFonts w:ascii="Times New Roman" w:hAnsi="Times New Roman" w:cs="Times New Roman"/>
          <w:noProof/>
        </w:rPr>
        <w:t>. Penamuda Media.</w:t>
      </w:r>
    </w:p>
    <w:p w14:paraId="07288D08"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Liady, F., Jasiah, J., Fitria, E., Anggraeni, N., Oktarina, H., &amp; Nurlita, S. (2022). Pendampingan literasi teknologi. </w:t>
      </w:r>
      <w:r w:rsidRPr="00EC67CA">
        <w:rPr>
          <w:rFonts w:ascii="Times New Roman" w:hAnsi="Times New Roman" w:cs="Times New Roman"/>
          <w:i/>
          <w:iCs/>
          <w:noProof/>
        </w:rPr>
        <w:t>E-Amal: Jurnal Pengabdian Kepada Masyarakat</w:t>
      </w:r>
      <w:r w:rsidRPr="00EC67CA">
        <w:rPr>
          <w:rFonts w:ascii="Times New Roman" w:hAnsi="Times New Roman" w:cs="Times New Roman"/>
          <w:noProof/>
        </w:rPr>
        <w:t xml:space="preserve">, </w:t>
      </w:r>
      <w:r w:rsidRPr="00EC67CA">
        <w:rPr>
          <w:rFonts w:ascii="Times New Roman" w:hAnsi="Times New Roman" w:cs="Times New Roman"/>
          <w:i/>
          <w:iCs/>
          <w:noProof/>
        </w:rPr>
        <w:t>2</w:t>
      </w:r>
      <w:r w:rsidRPr="00EC67CA">
        <w:rPr>
          <w:rFonts w:ascii="Times New Roman" w:hAnsi="Times New Roman" w:cs="Times New Roman"/>
          <w:noProof/>
        </w:rPr>
        <w:t>(1), 547–554.</w:t>
      </w:r>
    </w:p>
    <w:p w14:paraId="39B72274"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Madona, A. S., Pebriyenni, P., Dasfitri, E., Yuza, A., &amp; Rosyid, F. E. (2023). Penggunaan Media Pembelajaran Keragaman Budaya Nasional Berbasis Multimedia Interaktif: Respon Guru dan Siswa Sekolah Dasar Islam Terpadu pada Implementasi Kurikulum Merdeka. </w:t>
      </w:r>
      <w:r w:rsidRPr="00EC67CA">
        <w:rPr>
          <w:rFonts w:ascii="Times New Roman" w:hAnsi="Times New Roman" w:cs="Times New Roman"/>
          <w:i/>
          <w:iCs/>
          <w:noProof/>
        </w:rPr>
        <w:t>Jurnal Pendidikan Agama Islam Al-Thariqah</w:t>
      </w:r>
      <w:r w:rsidRPr="00EC67CA">
        <w:rPr>
          <w:rFonts w:ascii="Times New Roman" w:hAnsi="Times New Roman" w:cs="Times New Roman"/>
          <w:noProof/>
        </w:rPr>
        <w:t xml:space="preserve">, </w:t>
      </w:r>
      <w:r w:rsidRPr="00EC67CA">
        <w:rPr>
          <w:rFonts w:ascii="Times New Roman" w:hAnsi="Times New Roman" w:cs="Times New Roman"/>
          <w:i/>
          <w:iCs/>
          <w:noProof/>
        </w:rPr>
        <w:t>8</w:t>
      </w:r>
      <w:r w:rsidRPr="00EC67CA">
        <w:rPr>
          <w:rFonts w:ascii="Times New Roman" w:hAnsi="Times New Roman" w:cs="Times New Roman"/>
          <w:noProof/>
        </w:rPr>
        <w:t>(2), 329–347.</w:t>
      </w:r>
    </w:p>
    <w:p w14:paraId="41B19EF9"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Mulyoto, R. H., Sutirna, S., &amp; Effendi, K. N. S. (2023). Pengembangan Media Pembelajaran Matematika Berbasis Multimedia Interaktif menggunakan Adobe Flash Pada Materi Deret Aritmatika. </w:t>
      </w:r>
      <w:r w:rsidRPr="00EC67CA">
        <w:rPr>
          <w:rFonts w:ascii="Times New Roman" w:hAnsi="Times New Roman" w:cs="Times New Roman"/>
          <w:i/>
          <w:iCs/>
          <w:noProof/>
        </w:rPr>
        <w:t>Proximal: Jurnal Penelitian Matematika Dan Pendidikan Matematika</w:t>
      </w:r>
      <w:r w:rsidRPr="00EC67CA">
        <w:rPr>
          <w:rFonts w:ascii="Times New Roman" w:hAnsi="Times New Roman" w:cs="Times New Roman"/>
          <w:noProof/>
        </w:rPr>
        <w:t xml:space="preserve">, </w:t>
      </w:r>
      <w:r w:rsidRPr="00EC67CA">
        <w:rPr>
          <w:rFonts w:ascii="Times New Roman" w:hAnsi="Times New Roman" w:cs="Times New Roman"/>
          <w:i/>
          <w:iCs/>
          <w:noProof/>
        </w:rPr>
        <w:t>6</w:t>
      </w:r>
      <w:r w:rsidRPr="00EC67CA">
        <w:rPr>
          <w:rFonts w:ascii="Times New Roman" w:hAnsi="Times New Roman" w:cs="Times New Roman"/>
          <w:noProof/>
        </w:rPr>
        <w:t>(2), 170–179.</w:t>
      </w:r>
    </w:p>
    <w:p w14:paraId="562C8056"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Murtafiah, N. H. (2022). Manajemen Pengendalian Kinerja Pendidik dalam Meningkatkan Mutu Pembelajaran Pada Lembaga Pendidikan Islam. </w:t>
      </w:r>
      <w:r w:rsidRPr="00EC67CA">
        <w:rPr>
          <w:rFonts w:ascii="Times New Roman" w:hAnsi="Times New Roman" w:cs="Times New Roman"/>
          <w:i/>
          <w:iCs/>
          <w:noProof/>
        </w:rPr>
        <w:t>Jurnal Pendidikan Dan Konseling (JPDK)</w:t>
      </w:r>
      <w:r w:rsidRPr="00EC67CA">
        <w:rPr>
          <w:rFonts w:ascii="Times New Roman" w:hAnsi="Times New Roman" w:cs="Times New Roman"/>
          <w:noProof/>
        </w:rPr>
        <w:t xml:space="preserve">, </w:t>
      </w:r>
      <w:r w:rsidRPr="00EC67CA">
        <w:rPr>
          <w:rFonts w:ascii="Times New Roman" w:hAnsi="Times New Roman" w:cs="Times New Roman"/>
          <w:i/>
          <w:iCs/>
          <w:noProof/>
        </w:rPr>
        <w:t>4</w:t>
      </w:r>
      <w:r w:rsidRPr="00EC67CA">
        <w:rPr>
          <w:rFonts w:ascii="Times New Roman" w:hAnsi="Times New Roman" w:cs="Times New Roman"/>
          <w:noProof/>
        </w:rPr>
        <w:t>(6), 4613–4618.</w:t>
      </w:r>
    </w:p>
    <w:p w14:paraId="044440D5"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Nasarudin, N. N., Samsi, S. A., Sarimuddin, S. S., &amp; Mada, Z. M. Z. (2023). Efektivitas Pemanfaatan Multimedia Berbasis Adobe Flash Cs 6 dalam Meningkatkan Hasil Belajar Geografi di SMA Negeri 14 Bombana. </w:t>
      </w:r>
      <w:r w:rsidRPr="00EC67CA">
        <w:rPr>
          <w:rFonts w:ascii="Times New Roman" w:hAnsi="Times New Roman" w:cs="Times New Roman"/>
          <w:i/>
          <w:iCs/>
          <w:noProof/>
        </w:rPr>
        <w:t>JPG (Jurnal Pendidikan Geografi)</w:t>
      </w:r>
      <w:r w:rsidRPr="00EC67CA">
        <w:rPr>
          <w:rFonts w:ascii="Times New Roman" w:hAnsi="Times New Roman" w:cs="Times New Roman"/>
          <w:noProof/>
        </w:rPr>
        <w:t xml:space="preserve">, </w:t>
      </w:r>
      <w:r w:rsidRPr="00EC67CA">
        <w:rPr>
          <w:rFonts w:ascii="Times New Roman" w:hAnsi="Times New Roman" w:cs="Times New Roman"/>
          <w:i/>
          <w:iCs/>
          <w:noProof/>
        </w:rPr>
        <w:t>10</w:t>
      </w:r>
      <w:r w:rsidRPr="00EC67CA">
        <w:rPr>
          <w:rFonts w:ascii="Times New Roman" w:hAnsi="Times New Roman" w:cs="Times New Roman"/>
          <w:noProof/>
        </w:rPr>
        <w:t>(1).</w:t>
      </w:r>
    </w:p>
    <w:p w14:paraId="4977D9D6"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Nasution, M. B. K., Ritonga, T. R., Kurniawan, R., Ritonga, S. I., &amp; Pohan, M. M. (2024). Analisis Media Pembelajaran Pengenalan Huruf dan Angka pada Tingkat Sekolah Dasar Menggunakan Adobe Flash Professional CS6. </w:t>
      </w:r>
      <w:r w:rsidRPr="00EC67CA">
        <w:rPr>
          <w:rFonts w:ascii="Times New Roman" w:hAnsi="Times New Roman" w:cs="Times New Roman"/>
          <w:i/>
          <w:iCs/>
          <w:noProof/>
        </w:rPr>
        <w:t>ALACRITY: Journal of Education</w:t>
      </w:r>
      <w:r w:rsidRPr="00EC67CA">
        <w:rPr>
          <w:rFonts w:ascii="Times New Roman" w:hAnsi="Times New Roman" w:cs="Times New Roman"/>
          <w:noProof/>
        </w:rPr>
        <w:t>, 267–275.</w:t>
      </w:r>
    </w:p>
    <w:p w14:paraId="15ECB1E6"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Nisa, K., &amp; Syafe’i, I. (2025). PENGEMBANGAN MEDIA PEMBELAJARAN INTERAKTIF BERBASIS ADOBE FLASH. </w:t>
      </w:r>
      <w:r w:rsidRPr="00EC67CA">
        <w:rPr>
          <w:rFonts w:ascii="Times New Roman" w:hAnsi="Times New Roman" w:cs="Times New Roman"/>
          <w:i/>
          <w:iCs/>
          <w:noProof/>
        </w:rPr>
        <w:t>LEARNING: Jurnal Inovasi Penelitian Pendidikan Dan Pembelajaran</w:t>
      </w:r>
      <w:r w:rsidRPr="00EC67CA">
        <w:rPr>
          <w:rFonts w:ascii="Times New Roman" w:hAnsi="Times New Roman" w:cs="Times New Roman"/>
          <w:noProof/>
        </w:rPr>
        <w:t xml:space="preserve">, </w:t>
      </w:r>
      <w:r w:rsidRPr="00EC67CA">
        <w:rPr>
          <w:rFonts w:ascii="Times New Roman" w:hAnsi="Times New Roman" w:cs="Times New Roman"/>
          <w:i/>
          <w:iCs/>
          <w:noProof/>
        </w:rPr>
        <w:t>5</w:t>
      </w:r>
      <w:r w:rsidRPr="00EC67CA">
        <w:rPr>
          <w:rFonts w:ascii="Times New Roman" w:hAnsi="Times New Roman" w:cs="Times New Roman"/>
          <w:noProof/>
        </w:rPr>
        <w:t>(1), 418–427.</w:t>
      </w:r>
    </w:p>
    <w:p w14:paraId="34717F26"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Nisak, S. K., &amp; Rahmah, L. U. (2024). Strategi Peningkatan Kompetensi Guru melalui Pelatihan Berbasis Teknologi Informasi. </w:t>
      </w:r>
      <w:r w:rsidRPr="00EC67CA">
        <w:rPr>
          <w:rFonts w:ascii="Times New Roman" w:hAnsi="Times New Roman" w:cs="Times New Roman"/>
          <w:i/>
          <w:iCs/>
          <w:noProof/>
        </w:rPr>
        <w:t>PENA: Jurnal Pendidikan Dan Pengajaran</w:t>
      </w:r>
      <w:r w:rsidRPr="00EC67CA">
        <w:rPr>
          <w:rFonts w:ascii="Times New Roman" w:hAnsi="Times New Roman" w:cs="Times New Roman"/>
          <w:noProof/>
        </w:rPr>
        <w:t xml:space="preserve">, </w:t>
      </w:r>
      <w:r w:rsidRPr="00EC67CA">
        <w:rPr>
          <w:rFonts w:ascii="Times New Roman" w:hAnsi="Times New Roman" w:cs="Times New Roman"/>
          <w:i/>
          <w:iCs/>
          <w:noProof/>
        </w:rPr>
        <w:t>1</w:t>
      </w:r>
      <w:r w:rsidRPr="00EC67CA">
        <w:rPr>
          <w:rFonts w:ascii="Times New Roman" w:hAnsi="Times New Roman" w:cs="Times New Roman"/>
          <w:noProof/>
        </w:rPr>
        <w:t>(01), 15–21.</w:t>
      </w:r>
    </w:p>
    <w:p w14:paraId="0127B04C"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Permana, B. S., Hazizah, L. A., &amp; Herlambang, Y. T. (2024). Teknologi pendidikan: efektivitas penggunaan media pembelajaran berbasis teknologi di era digitalisasi. </w:t>
      </w:r>
      <w:r w:rsidRPr="00EC67CA">
        <w:rPr>
          <w:rFonts w:ascii="Times New Roman" w:hAnsi="Times New Roman" w:cs="Times New Roman"/>
          <w:i/>
          <w:iCs/>
          <w:noProof/>
        </w:rPr>
        <w:t>Khatulistiwa: Jurnal Pendidikan Dan Sosial Humaniora</w:t>
      </w:r>
      <w:r w:rsidRPr="00EC67CA">
        <w:rPr>
          <w:rFonts w:ascii="Times New Roman" w:hAnsi="Times New Roman" w:cs="Times New Roman"/>
          <w:noProof/>
        </w:rPr>
        <w:t xml:space="preserve">, </w:t>
      </w:r>
      <w:r w:rsidRPr="00EC67CA">
        <w:rPr>
          <w:rFonts w:ascii="Times New Roman" w:hAnsi="Times New Roman" w:cs="Times New Roman"/>
          <w:i/>
          <w:iCs/>
          <w:noProof/>
        </w:rPr>
        <w:t>4</w:t>
      </w:r>
      <w:r w:rsidRPr="00EC67CA">
        <w:rPr>
          <w:rFonts w:ascii="Times New Roman" w:hAnsi="Times New Roman" w:cs="Times New Roman"/>
          <w:noProof/>
        </w:rPr>
        <w:t>(1), 19–28.</w:t>
      </w:r>
    </w:p>
    <w:p w14:paraId="6AA2FEC4"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Prayudi, A., &amp; Anggriani, A. A. (2022). Pengembangan Media Pembelajaran Interaktif Berbasis Web Menggunakan Google Sites untuk Meningkatkan Prestasi Belajar Siswa. </w:t>
      </w:r>
      <w:r w:rsidRPr="00EC67CA">
        <w:rPr>
          <w:rFonts w:ascii="Times New Roman" w:hAnsi="Times New Roman" w:cs="Times New Roman"/>
          <w:i/>
          <w:iCs/>
          <w:noProof/>
        </w:rPr>
        <w:t>Jurnal Pendidikan Dan Media Pembelajaran</w:t>
      </w:r>
      <w:r w:rsidRPr="00EC67CA">
        <w:rPr>
          <w:rFonts w:ascii="Times New Roman" w:hAnsi="Times New Roman" w:cs="Times New Roman"/>
          <w:noProof/>
        </w:rPr>
        <w:t xml:space="preserve">, </w:t>
      </w:r>
      <w:r w:rsidRPr="00EC67CA">
        <w:rPr>
          <w:rFonts w:ascii="Times New Roman" w:hAnsi="Times New Roman" w:cs="Times New Roman"/>
          <w:i/>
          <w:iCs/>
          <w:noProof/>
        </w:rPr>
        <w:t>1</w:t>
      </w:r>
      <w:r w:rsidRPr="00EC67CA">
        <w:rPr>
          <w:rFonts w:ascii="Times New Roman" w:hAnsi="Times New Roman" w:cs="Times New Roman"/>
          <w:noProof/>
        </w:rPr>
        <w:t>(1), 9–18.</w:t>
      </w:r>
    </w:p>
    <w:p w14:paraId="0A149706"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Putri, H., Susiani, D., Wandani, N. S., &amp; Putri, F. A. (2022). Instrumen penilaian hasil pembelajaran kognitif pada tes uraian dan tes objektif. </w:t>
      </w:r>
      <w:r w:rsidRPr="00EC67CA">
        <w:rPr>
          <w:rFonts w:ascii="Times New Roman" w:hAnsi="Times New Roman" w:cs="Times New Roman"/>
          <w:i/>
          <w:iCs/>
          <w:noProof/>
        </w:rPr>
        <w:t>Jurnal Papeda: Jurnal Publikasi Pendidikan Dasar</w:t>
      </w:r>
      <w:r w:rsidRPr="00EC67CA">
        <w:rPr>
          <w:rFonts w:ascii="Times New Roman" w:hAnsi="Times New Roman" w:cs="Times New Roman"/>
          <w:noProof/>
        </w:rPr>
        <w:t xml:space="preserve">, </w:t>
      </w:r>
      <w:r w:rsidRPr="00EC67CA">
        <w:rPr>
          <w:rFonts w:ascii="Times New Roman" w:hAnsi="Times New Roman" w:cs="Times New Roman"/>
          <w:i/>
          <w:iCs/>
          <w:noProof/>
        </w:rPr>
        <w:t>4</w:t>
      </w:r>
      <w:r w:rsidRPr="00EC67CA">
        <w:rPr>
          <w:rFonts w:ascii="Times New Roman" w:hAnsi="Times New Roman" w:cs="Times New Roman"/>
          <w:noProof/>
        </w:rPr>
        <w:t>(2).</w:t>
      </w:r>
    </w:p>
    <w:p w14:paraId="52F27CBF"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Rahman, S. (2022). Pentingnya motivasi belajar dalam meningkatkan hasil belajar. </w:t>
      </w:r>
      <w:r w:rsidRPr="00EC67CA">
        <w:rPr>
          <w:rFonts w:ascii="Times New Roman" w:hAnsi="Times New Roman" w:cs="Times New Roman"/>
          <w:i/>
          <w:iCs/>
          <w:noProof/>
        </w:rPr>
        <w:t>Prosiding Seminar Nasional Pendidikan Dasar</w:t>
      </w:r>
      <w:r w:rsidRPr="00EC67CA">
        <w:rPr>
          <w:rFonts w:ascii="Times New Roman" w:hAnsi="Times New Roman" w:cs="Times New Roman"/>
          <w:noProof/>
        </w:rPr>
        <w:t>.</w:t>
      </w:r>
    </w:p>
    <w:p w14:paraId="3BA894BD"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lastRenderedPageBreak/>
        <w:t xml:space="preserve">Rohima, N. (2023). </w:t>
      </w:r>
      <w:r w:rsidRPr="00EC67CA">
        <w:rPr>
          <w:rFonts w:ascii="Times New Roman" w:hAnsi="Times New Roman" w:cs="Times New Roman"/>
          <w:i/>
          <w:iCs/>
          <w:noProof/>
        </w:rPr>
        <w:t>Penggunaan Media Pembelajaran Untuk Meningkatkan Keterampilan Belajar Pada Siswa</w:t>
      </w:r>
      <w:r w:rsidRPr="00EC67CA">
        <w:rPr>
          <w:rFonts w:ascii="Times New Roman" w:hAnsi="Times New Roman" w:cs="Times New Roman"/>
          <w:noProof/>
        </w:rPr>
        <w:t>.</w:t>
      </w:r>
    </w:p>
    <w:p w14:paraId="4D5ED8F9"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Saputra, I. G. P. E., Sukariasih, L., &amp; Muchlis, N. F. (2022). Penyusunan modul projek penguatan profil pelajar pancasila (p5) menggunakan flip pdf profesional bagi guru sma negeri 1 tirawuta: persiapan implementasi kurikulum merdeka. </w:t>
      </w:r>
      <w:r w:rsidRPr="00EC67CA">
        <w:rPr>
          <w:rFonts w:ascii="Times New Roman" w:hAnsi="Times New Roman" w:cs="Times New Roman"/>
          <w:i/>
          <w:iCs/>
          <w:noProof/>
        </w:rPr>
        <w:t>Prosiding Seminar Nasional UNIMUS</w:t>
      </w:r>
      <w:r w:rsidRPr="00EC67CA">
        <w:rPr>
          <w:rFonts w:ascii="Times New Roman" w:hAnsi="Times New Roman" w:cs="Times New Roman"/>
          <w:noProof/>
        </w:rPr>
        <w:t xml:space="preserve">, </w:t>
      </w:r>
      <w:r w:rsidRPr="00EC67CA">
        <w:rPr>
          <w:rFonts w:ascii="Times New Roman" w:hAnsi="Times New Roman" w:cs="Times New Roman"/>
          <w:i/>
          <w:iCs/>
          <w:noProof/>
        </w:rPr>
        <w:t>5</w:t>
      </w:r>
      <w:r w:rsidRPr="00EC67CA">
        <w:rPr>
          <w:rFonts w:ascii="Times New Roman" w:hAnsi="Times New Roman" w:cs="Times New Roman"/>
          <w:noProof/>
        </w:rPr>
        <w:t>.</w:t>
      </w:r>
    </w:p>
    <w:p w14:paraId="4AB698C8"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Satriawan, R., Fahrurrozi, F., Endriana, N., Hayati, N., Hirzi, R. H., &amp; Haspani, D. E. K. A. (2022). PENGEMBANGAN MEDIA Pembelajaran Materi Bilangan Berbasis Audio Visual Menggunakan Adobe Flash Profesional CS6. </w:t>
      </w:r>
      <w:r w:rsidRPr="00EC67CA">
        <w:rPr>
          <w:rFonts w:ascii="Times New Roman" w:hAnsi="Times New Roman" w:cs="Times New Roman"/>
          <w:i/>
          <w:iCs/>
          <w:noProof/>
        </w:rPr>
        <w:t>STRATEGY: Jurnal Inovasi Strategi Dan Model Pembelajaran</w:t>
      </w:r>
      <w:r w:rsidRPr="00EC67CA">
        <w:rPr>
          <w:rFonts w:ascii="Times New Roman" w:hAnsi="Times New Roman" w:cs="Times New Roman"/>
          <w:noProof/>
        </w:rPr>
        <w:t xml:space="preserve">, </w:t>
      </w:r>
      <w:r w:rsidRPr="00EC67CA">
        <w:rPr>
          <w:rFonts w:ascii="Times New Roman" w:hAnsi="Times New Roman" w:cs="Times New Roman"/>
          <w:i/>
          <w:iCs/>
          <w:noProof/>
        </w:rPr>
        <w:t>2</w:t>
      </w:r>
      <w:r w:rsidRPr="00EC67CA">
        <w:rPr>
          <w:rFonts w:ascii="Times New Roman" w:hAnsi="Times New Roman" w:cs="Times New Roman"/>
          <w:noProof/>
        </w:rPr>
        <w:t>(1), 9–20.</w:t>
      </w:r>
    </w:p>
    <w:p w14:paraId="5A0FFFB4"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Setiyanto, S., Utomo, I. C., Dawis, A. M., Yuliati, T., Nugraha, N. B., Maniah, M., Natsir, F., Suhendi, H. Y., &amp; Syujak, A. R. (2023). </w:t>
      </w:r>
      <w:r w:rsidRPr="00EC67CA">
        <w:rPr>
          <w:rFonts w:ascii="Times New Roman" w:hAnsi="Times New Roman" w:cs="Times New Roman"/>
          <w:i/>
          <w:iCs/>
          <w:noProof/>
        </w:rPr>
        <w:t>Multimedia Dan Sains Penerapan Teknologi Untuk Penelitian Dan Penyampaian Informasi</w:t>
      </w:r>
      <w:r w:rsidRPr="00EC67CA">
        <w:rPr>
          <w:rFonts w:ascii="Times New Roman" w:hAnsi="Times New Roman" w:cs="Times New Roman"/>
          <w:noProof/>
        </w:rPr>
        <w:t>. Penerbit Widina.</w:t>
      </w:r>
    </w:p>
    <w:p w14:paraId="32D18E6F"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Siagian, N. A. (2024). Revolusi Pembelajaran Akuntansi Dengan Memanfaatkan Teknologi Interaktif Baru dalam Media Pembelajaran dengan Adobe Flash. </w:t>
      </w:r>
      <w:r w:rsidRPr="00EC67CA">
        <w:rPr>
          <w:rFonts w:ascii="Times New Roman" w:hAnsi="Times New Roman" w:cs="Times New Roman"/>
          <w:i/>
          <w:iCs/>
          <w:noProof/>
        </w:rPr>
        <w:t>Jurnal Masyarakat Indonesia (Jumas)</w:t>
      </w:r>
      <w:r w:rsidRPr="00EC67CA">
        <w:rPr>
          <w:rFonts w:ascii="Times New Roman" w:hAnsi="Times New Roman" w:cs="Times New Roman"/>
          <w:noProof/>
        </w:rPr>
        <w:t xml:space="preserve">, </w:t>
      </w:r>
      <w:r w:rsidRPr="00EC67CA">
        <w:rPr>
          <w:rFonts w:ascii="Times New Roman" w:hAnsi="Times New Roman" w:cs="Times New Roman"/>
          <w:i/>
          <w:iCs/>
          <w:noProof/>
        </w:rPr>
        <w:t>3</w:t>
      </w:r>
      <w:r w:rsidRPr="00EC67CA">
        <w:rPr>
          <w:rFonts w:ascii="Times New Roman" w:hAnsi="Times New Roman" w:cs="Times New Roman"/>
          <w:noProof/>
        </w:rPr>
        <w:t>(01), 38–47.</w:t>
      </w:r>
    </w:p>
    <w:p w14:paraId="2C51FD56"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Sinaga, W. S. E., Yusnaidar, Y., Syahri, W., &amp; Muhaimin, M. (2023). Pengembangan Multimedia Interaktif Berbentuk Aplikasi Android Berbasis Multipel Representasi pada Materi Kesetimbangan Kimia. </w:t>
      </w:r>
      <w:r w:rsidRPr="00EC67CA">
        <w:rPr>
          <w:rFonts w:ascii="Times New Roman" w:hAnsi="Times New Roman" w:cs="Times New Roman"/>
          <w:i/>
          <w:iCs/>
          <w:noProof/>
        </w:rPr>
        <w:t>Jurnal Inovasi Pendidikan Kimia</w:t>
      </w:r>
      <w:r w:rsidRPr="00EC67CA">
        <w:rPr>
          <w:rFonts w:ascii="Times New Roman" w:hAnsi="Times New Roman" w:cs="Times New Roman"/>
          <w:noProof/>
        </w:rPr>
        <w:t xml:space="preserve">, </w:t>
      </w:r>
      <w:r w:rsidRPr="00EC67CA">
        <w:rPr>
          <w:rFonts w:ascii="Times New Roman" w:hAnsi="Times New Roman" w:cs="Times New Roman"/>
          <w:i/>
          <w:iCs/>
          <w:noProof/>
        </w:rPr>
        <w:t>17</w:t>
      </w:r>
      <w:r w:rsidRPr="00EC67CA">
        <w:rPr>
          <w:rFonts w:ascii="Times New Roman" w:hAnsi="Times New Roman" w:cs="Times New Roman"/>
          <w:noProof/>
        </w:rPr>
        <w:t>(2), 81–91.</w:t>
      </w:r>
    </w:p>
    <w:p w14:paraId="60708AE1"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Sukmawati, F., &amp; Santosa, E. B. (2022). </w:t>
      </w:r>
      <w:r w:rsidRPr="00EC67CA">
        <w:rPr>
          <w:rFonts w:ascii="Times New Roman" w:hAnsi="Times New Roman" w:cs="Times New Roman"/>
          <w:i/>
          <w:iCs/>
          <w:noProof/>
        </w:rPr>
        <w:t>Technological pedagogical content knowledge dalam pembelajaran abad 21</w:t>
      </w:r>
      <w:r w:rsidRPr="00EC67CA">
        <w:rPr>
          <w:rFonts w:ascii="Times New Roman" w:hAnsi="Times New Roman" w:cs="Times New Roman"/>
          <w:noProof/>
        </w:rPr>
        <w:t>. Pradina Pustaka.</w:t>
      </w:r>
    </w:p>
    <w:p w14:paraId="588CD43F"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Taufik, A., &amp; Saputra, A. M. A. (2023). Desain Media Pembelajaran Berbasis Smartphone Android Menggunakan Adobe Flash Cs 6 Pada Mata Pelajaran Sistem Operasi Komputer Smk Gunung Sari 1 Makassar. </w:t>
      </w:r>
      <w:r w:rsidRPr="00EC67CA">
        <w:rPr>
          <w:rFonts w:ascii="Times New Roman" w:hAnsi="Times New Roman" w:cs="Times New Roman"/>
          <w:i/>
          <w:iCs/>
          <w:noProof/>
        </w:rPr>
        <w:t>Jurnal Publikasi Teknik Informatika</w:t>
      </w:r>
      <w:r w:rsidRPr="00EC67CA">
        <w:rPr>
          <w:rFonts w:ascii="Times New Roman" w:hAnsi="Times New Roman" w:cs="Times New Roman"/>
          <w:noProof/>
        </w:rPr>
        <w:t xml:space="preserve">, </w:t>
      </w:r>
      <w:r w:rsidRPr="00EC67CA">
        <w:rPr>
          <w:rFonts w:ascii="Times New Roman" w:hAnsi="Times New Roman" w:cs="Times New Roman"/>
          <w:i/>
          <w:iCs/>
          <w:noProof/>
        </w:rPr>
        <w:t>2</w:t>
      </w:r>
      <w:r w:rsidRPr="00EC67CA">
        <w:rPr>
          <w:rFonts w:ascii="Times New Roman" w:hAnsi="Times New Roman" w:cs="Times New Roman"/>
          <w:noProof/>
        </w:rPr>
        <w:t>(1), 68–77.</w:t>
      </w:r>
    </w:p>
    <w:p w14:paraId="2DB74E0E"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Tri, P. H. (2022). </w:t>
      </w:r>
      <w:r w:rsidRPr="00EC67CA">
        <w:rPr>
          <w:rFonts w:ascii="Times New Roman" w:hAnsi="Times New Roman" w:cs="Times New Roman"/>
          <w:i/>
          <w:iCs/>
          <w:noProof/>
        </w:rPr>
        <w:t>Pengembangan Media Pembelajaran Berbantuan Adobe Flash Berbasis Android Pada Pembelajaran Tematik Kelas V SD/MI</w:t>
      </w:r>
      <w:r w:rsidRPr="00EC67CA">
        <w:rPr>
          <w:rFonts w:ascii="Times New Roman" w:hAnsi="Times New Roman" w:cs="Times New Roman"/>
          <w:noProof/>
        </w:rPr>
        <w:t>. UIN RADEN INTAN LAMPUNG.</w:t>
      </w:r>
    </w:p>
    <w:p w14:paraId="6C3A2867"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Utomo, F. T. S. (2023). Inovasi Media Pembelajaran Interaktif Untuk Meningkatkan Efektivitas Pembelajaran Era Digital Di Sekolah Dasar. </w:t>
      </w:r>
      <w:r w:rsidRPr="00EC67CA">
        <w:rPr>
          <w:rFonts w:ascii="Times New Roman" w:hAnsi="Times New Roman" w:cs="Times New Roman"/>
          <w:i/>
          <w:iCs/>
          <w:noProof/>
        </w:rPr>
        <w:t>Pendas: Jurnal Ilmiah Pendidikan Dasar</w:t>
      </w:r>
      <w:r w:rsidRPr="00EC67CA">
        <w:rPr>
          <w:rFonts w:ascii="Times New Roman" w:hAnsi="Times New Roman" w:cs="Times New Roman"/>
          <w:noProof/>
        </w:rPr>
        <w:t xml:space="preserve">, </w:t>
      </w:r>
      <w:r w:rsidRPr="00EC67CA">
        <w:rPr>
          <w:rFonts w:ascii="Times New Roman" w:hAnsi="Times New Roman" w:cs="Times New Roman"/>
          <w:i/>
          <w:iCs/>
          <w:noProof/>
        </w:rPr>
        <w:t>8</w:t>
      </w:r>
      <w:r w:rsidRPr="00EC67CA">
        <w:rPr>
          <w:rFonts w:ascii="Times New Roman" w:hAnsi="Times New Roman" w:cs="Times New Roman"/>
          <w:noProof/>
        </w:rPr>
        <w:t>(2), 3635–3645.</w:t>
      </w:r>
    </w:p>
    <w:p w14:paraId="0E2CF5E6" w14:textId="77777777" w:rsidR="003913AC" w:rsidRPr="00EC67CA" w:rsidRDefault="003913AC" w:rsidP="003913AC">
      <w:pPr>
        <w:widowControl w:val="0"/>
        <w:autoSpaceDE w:val="0"/>
        <w:autoSpaceDN w:val="0"/>
        <w:adjustRightInd w:val="0"/>
        <w:spacing w:line="240" w:lineRule="auto"/>
        <w:ind w:left="480" w:hanging="480"/>
        <w:rPr>
          <w:rFonts w:ascii="Times New Roman" w:hAnsi="Times New Roman" w:cs="Times New Roman"/>
          <w:noProof/>
        </w:rPr>
      </w:pPr>
      <w:r w:rsidRPr="00EC67CA">
        <w:rPr>
          <w:rFonts w:ascii="Times New Roman" w:hAnsi="Times New Roman" w:cs="Times New Roman"/>
          <w:noProof/>
        </w:rPr>
        <w:t xml:space="preserve">Zahra, F. (2023). </w:t>
      </w:r>
      <w:r w:rsidRPr="00EC67CA">
        <w:rPr>
          <w:rFonts w:ascii="Times New Roman" w:hAnsi="Times New Roman" w:cs="Times New Roman"/>
          <w:i/>
          <w:iCs/>
          <w:noProof/>
        </w:rPr>
        <w:t>Efektivitas Penggunaan Media Pembelajaran Interaktif Berbasis Adobe Flash CS6 Pada Materi Struktur Atom di SMA Negeri 2 Sigli</w:t>
      </w:r>
      <w:r w:rsidRPr="00EC67CA">
        <w:rPr>
          <w:rFonts w:ascii="Times New Roman" w:hAnsi="Times New Roman" w:cs="Times New Roman"/>
          <w:noProof/>
        </w:rPr>
        <w:t>. UIN Ar-Raniry Banda Aceh.</w:t>
      </w:r>
    </w:p>
    <w:p w14:paraId="163D7F52" w14:textId="6DE24368" w:rsidR="00492C1D" w:rsidRDefault="003913AC" w:rsidP="003913AC">
      <w:pPr>
        <w:pStyle w:val="NormalWeb"/>
        <w:spacing w:before="0" w:beforeAutospacing="0" w:after="0" w:afterAutospacing="0"/>
        <w:ind w:right="-5"/>
        <w:jc w:val="both"/>
        <w:rPr>
          <w:b/>
          <w:bCs/>
          <w:color w:val="000000"/>
          <w:sz w:val="22"/>
          <w:szCs w:val="22"/>
        </w:rPr>
      </w:pPr>
      <w:r>
        <w:rPr>
          <w:b/>
          <w:bCs/>
          <w:color w:val="000000"/>
          <w:sz w:val="22"/>
          <w:szCs w:val="22"/>
        </w:rPr>
        <w:fldChar w:fldCharType="end"/>
      </w:r>
    </w:p>
    <w:p w14:paraId="2955224A" w14:textId="4254D58F" w:rsidR="00DF2C0E" w:rsidRPr="00DF2C0E" w:rsidRDefault="00DF2C0E" w:rsidP="00000031">
      <w:pPr>
        <w:pStyle w:val="NormalWeb"/>
        <w:spacing w:before="0" w:beforeAutospacing="0" w:after="0" w:afterAutospacing="0"/>
        <w:ind w:right="-5"/>
        <w:jc w:val="both"/>
        <w:rPr>
          <w:b/>
          <w:bCs/>
          <w:color w:val="000000"/>
          <w:sz w:val="22"/>
          <w:szCs w:val="22"/>
        </w:rPr>
      </w:pPr>
    </w:p>
    <w:sectPr w:rsidR="00DF2C0E" w:rsidRPr="00DF2C0E" w:rsidSect="00875B96">
      <w:headerReference w:type="default" r:id="rId13"/>
      <w:footerReference w:type="default" r:id="rId14"/>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289C8E" w14:textId="77777777" w:rsidR="0031778D" w:rsidRDefault="0031778D" w:rsidP="00875B96">
      <w:pPr>
        <w:spacing w:line="240" w:lineRule="auto"/>
      </w:pPr>
      <w:r>
        <w:separator/>
      </w:r>
    </w:p>
  </w:endnote>
  <w:endnote w:type="continuationSeparator" w:id="0">
    <w:p w14:paraId="6B6D7CDD" w14:textId="77777777" w:rsidR="0031778D" w:rsidRDefault="0031778D" w:rsidP="00875B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3480C1" w14:textId="77777777" w:rsidR="00792A24" w:rsidRDefault="00792A24" w:rsidP="00792A24">
    <w:pPr>
      <w:pStyle w:val="Footer"/>
      <w:rPr>
        <w:rFonts w:ascii="Times New Roman" w:hAnsi="Times New Roman" w:cs="Times New Roman"/>
        <w:b/>
        <w:sz w:val="24"/>
      </w:rPr>
    </w:pPr>
    <w:bookmarkStart w:id="3" w:name="_Hlk187765571"/>
    <w:bookmarkStart w:id="4" w:name="_Hlk187765572"/>
    <w:r w:rsidRPr="00686E4D">
      <w:rPr>
        <w:rFonts w:ascii="Times New Roman" w:hAnsi="Times New Roman" w:cs="Times New Roman"/>
        <w:b/>
        <w:sz w:val="24"/>
      </w:rPr>
      <w:t xml:space="preserve">Jurnal Visionary </w:t>
    </w:r>
  </w:p>
  <w:p w14:paraId="273C27E8" w14:textId="77777777" w:rsidR="00792A24" w:rsidRPr="00686E4D" w:rsidRDefault="00792A24" w:rsidP="00792A24">
    <w:pPr>
      <w:pStyle w:val="Footer"/>
      <w:rPr>
        <w:rFonts w:ascii="Times New Roman" w:hAnsi="Times New Roman" w:cs="Times New Roman"/>
        <w:b/>
        <w:sz w:val="24"/>
      </w:rPr>
    </w:pPr>
    <w:r w:rsidRPr="00686E4D">
      <w:rPr>
        <w:rFonts w:ascii="Times New Roman" w:hAnsi="Times New Roman" w:cs="Times New Roman"/>
        <w:sz w:val="20"/>
      </w:rPr>
      <w:t>Bulan....Tahun....Vol...No....</w:t>
    </w:r>
    <w:bookmarkEnd w:id="3"/>
    <w:bookmarkEnd w:id="4"/>
  </w:p>
  <w:p w14:paraId="67FF4541" w14:textId="3DDDEF5C" w:rsidR="00686E4D" w:rsidRPr="00792A24" w:rsidRDefault="00686E4D" w:rsidP="00792A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494137" w14:textId="77777777" w:rsidR="0031778D" w:rsidRDefault="0031778D" w:rsidP="00875B96">
      <w:pPr>
        <w:spacing w:line="240" w:lineRule="auto"/>
      </w:pPr>
      <w:r>
        <w:separator/>
      </w:r>
    </w:p>
  </w:footnote>
  <w:footnote w:type="continuationSeparator" w:id="0">
    <w:p w14:paraId="44B2D123" w14:textId="77777777" w:rsidR="0031778D" w:rsidRDefault="0031778D" w:rsidP="00875B9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191" w:type="dxa"/>
      <w:tblInd w:w="108" w:type="dxa"/>
      <w:tblBorders>
        <w:bottom w:val="thinThickSmallGap" w:sz="24" w:space="0" w:color="auto"/>
      </w:tblBorders>
      <w:tblLayout w:type="fixed"/>
      <w:tblLook w:val="0400" w:firstRow="0" w:lastRow="0" w:firstColumn="0" w:lastColumn="0" w:noHBand="0" w:noVBand="1"/>
    </w:tblPr>
    <w:tblGrid>
      <w:gridCol w:w="1027"/>
      <w:gridCol w:w="7164"/>
    </w:tblGrid>
    <w:tr w:rsidR="00792A24" w14:paraId="05EE2C5F" w14:textId="77777777" w:rsidTr="00D31AE3">
      <w:trPr>
        <w:trHeight w:val="760"/>
      </w:trPr>
      <w:tc>
        <w:tcPr>
          <w:tcW w:w="1027" w:type="dxa"/>
          <w:tcBorders>
            <w:bottom w:val="thinThickSmallGap" w:sz="24" w:space="0" w:color="auto"/>
          </w:tcBorders>
        </w:tcPr>
        <w:p w14:paraId="1CF374BA" w14:textId="77777777" w:rsidR="00792A24" w:rsidRPr="00C3780F" w:rsidRDefault="00792A24" w:rsidP="00792A24">
          <w:pPr>
            <w:tabs>
              <w:tab w:val="center" w:pos="4680"/>
              <w:tab w:val="right" w:pos="8931"/>
            </w:tabs>
            <w:spacing w:line="240" w:lineRule="auto"/>
            <w:rPr>
              <w:b/>
            </w:rPr>
          </w:pPr>
          <w:bookmarkStart w:id="2" w:name="_Hlk187765378"/>
          <w:r>
            <w:rPr>
              <w:noProof/>
              <w:lang w:eastAsia="id-ID"/>
            </w:rPr>
            <w:drawing>
              <wp:inline distT="0" distB="0" distL="0" distR="0" wp14:anchorId="1D28FC40" wp14:editId="4861DE85">
                <wp:extent cx="515788" cy="515788"/>
                <wp:effectExtent l="19050" t="0" r="0" b="0"/>
                <wp:docPr id="1073259993" name="Picture 1073259993" descr="C:\Users\ASUS-PC\AppData\Local\Microsoft\Windows\INetCache\Content.Word\Logo Jurnal 150x150 inch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C\AppData\Local\Microsoft\Windows\INetCache\Content.Word\Logo Jurnal 150x150 inche.gif"/>
                        <pic:cNvPicPr>
                          <a:picLocks noChangeAspect="1" noChangeArrowheads="1"/>
                        </pic:cNvPicPr>
                      </pic:nvPicPr>
                      <pic:blipFill>
                        <a:blip r:embed="rId1"/>
                        <a:srcRect/>
                        <a:stretch>
                          <a:fillRect/>
                        </a:stretch>
                      </pic:blipFill>
                      <pic:spPr bwMode="auto">
                        <a:xfrm>
                          <a:off x="0" y="0"/>
                          <a:ext cx="515262" cy="515262"/>
                        </a:xfrm>
                        <a:prstGeom prst="rect">
                          <a:avLst/>
                        </a:prstGeom>
                        <a:noFill/>
                        <a:ln w="9525">
                          <a:noFill/>
                          <a:miter lim="800000"/>
                          <a:headEnd/>
                          <a:tailEnd/>
                        </a:ln>
                      </pic:spPr>
                    </pic:pic>
                  </a:graphicData>
                </a:graphic>
              </wp:inline>
            </w:drawing>
          </w:r>
        </w:p>
      </w:tc>
      <w:tc>
        <w:tcPr>
          <w:tcW w:w="7164" w:type="dxa"/>
          <w:tcBorders>
            <w:bottom w:val="thinThickSmallGap" w:sz="24" w:space="0" w:color="auto"/>
          </w:tcBorders>
        </w:tcPr>
        <w:p w14:paraId="42D1B3F9" w14:textId="77777777" w:rsidR="00792A24" w:rsidRPr="00101880" w:rsidRDefault="00792A24" w:rsidP="00792A24">
          <w:pPr>
            <w:tabs>
              <w:tab w:val="center" w:pos="4680"/>
              <w:tab w:val="right" w:pos="9360"/>
            </w:tabs>
            <w:spacing w:line="240" w:lineRule="auto"/>
            <w:rPr>
              <w:rFonts w:ascii="Times New Roman" w:hAnsi="Times New Roman" w:cs="Times New Roman"/>
              <w:b/>
              <w:sz w:val="18"/>
            </w:rPr>
          </w:pPr>
          <w:r w:rsidRPr="00101880">
            <w:rPr>
              <w:rFonts w:ascii="Times New Roman" w:hAnsi="Times New Roman" w:cs="Times New Roman"/>
              <w:b/>
              <w:sz w:val="18"/>
            </w:rPr>
            <w:t>Jurnal Visionary : Penelitian dan Pengembangan dibidang Administrasi Pendidikan</w:t>
          </w:r>
        </w:p>
        <w:p w14:paraId="01F23E56" w14:textId="77777777" w:rsidR="00792A24" w:rsidRPr="00101880" w:rsidRDefault="00792A24" w:rsidP="00792A24">
          <w:pPr>
            <w:tabs>
              <w:tab w:val="center" w:pos="4680"/>
              <w:tab w:val="right" w:pos="9360"/>
            </w:tabs>
            <w:spacing w:line="240" w:lineRule="auto"/>
            <w:rPr>
              <w:rFonts w:ascii="Times New Roman" w:hAnsi="Times New Roman" w:cs="Times New Roman"/>
              <w:sz w:val="18"/>
            </w:rPr>
          </w:pPr>
          <w:r>
            <w:rPr>
              <w:rFonts w:ascii="Times New Roman" w:hAnsi="Times New Roman" w:cs="Times New Roman"/>
              <w:sz w:val="18"/>
            </w:rPr>
            <w:t>Volume ___ Nomor __ 20__</w:t>
          </w:r>
        </w:p>
        <w:p w14:paraId="454E2BC7" w14:textId="77777777" w:rsidR="00792A24" w:rsidRPr="00101880" w:rsidRDefault="00792A24" w:rsidP="00792A24">
          <w:pPr>
            <w:tabs>
              <w:tab w:val="center" w:pos="4680"/>
              <w:tab w:val="right" w:pos="9360"/>
            </w:tabs>
            <w:spacing w:line="240" w:lineRule="auto"/>
            <w:rPr>
              <w:rFonts w:ascii="Times New Roman" w:hAnsi="Times New Roman" w:cs="Times New Roman"/>
              <w:sz w:val="18"/>
            </w:rPr>
          </w:pPr>
          <w:hyperlink r:id="rId2" w:history="1">
            <w:r w:rsidRPr="00101880">
              <w:rPr>
                <w:rStyle w:val="Hyperlink"/>
                <w:rFonts w:ascii="Times New Roman" w:hAnsi="Times New Roman" w:cs="Times New Roman"/>
                <w:sz w:val="18"/>
              </w:rPr>
              <w:t>https://e-journal.undikma.ac.id/index.php/visionary</w:t>
            </w:r>
          </w:hyperlink>
        </w:p>
        <w:p w14:paraId="62F25686" w14:textId="77777777" w:rsidR="00792A24" w:rsidRPr="0062030E" w:rsidRDefault="00792A24" w:rsidP="00792A24">
          <w:pPr>
            <w:tabs>
              <w:tab w:val="center" w:pos="4680"/>
              <w:tab w:val="right" w:pos="9360"/>
            </w:tabs>
            <w:spacing w:line="240" w:lineRule="auto"/>
            <w:rPr>
              <w:rFonts w:ascii="Times New Roman" w:hAnsi="Times New Roman" w:cs="Times New Roman"/>
              <w:i/>
              <w:sz w:val="14"/>
            </w:rPr>
          </w:pPr>
          <w:r w:rsidRPr="00101880">
            <w:rPr>
              <w:rFonts w:ascii="Times New Roman" w:hAnsi="Times New Roman" w:cs="Times New Roman"/>
              <w:i/>
              <w:sz w:val="18"/>
            </w:rPr>
            <w:t xml:space="preserve">Email: </w:t>
          </w:r>
          <w:hyperlink r:id="rId3" w:history="1">
            <w:r w:rsidRPr="00101880">
              <w:rPr>
                <w:rStyle w:val="Hyperlink"/>
                <w:rFonts w:ascii="Times New Roman" w:hAnsi="Times New Roman" w:cs="Times New Roman"/>
                <w:i/>
                <w:sz w:val="18"/>
              </w:rPr>
              <w:t>visionary@undikma.ac.id</w:t>
            </w:r>
          </w:hyperlink>
        </w:p>
      </w:tc>
    </w:tr>
    <w:bookmarkEnd w:id="2"/>
  </w:tbl>
  <w:p w14:paraId="00A90539" w14:textId="77777777" w:rsidR="00875B96" w:rsidRDefault="00875B9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B96"/>
    <w:rsid w:val="00000031"/>
    <w:rsid w:val="00011FC3"/>
    <w:rsid w:val="000450E7"/>
    <w:rsid w:val="0005425A"/>
    <w:rsid w:val="000645A6"/>
    <w:rsid w:val="000702F2"/>
    <w:rsid w:val="000728FC"/>
    <w:rsid w:val="000A371D"/>
    <w:rsid w:val="000B2976"/>
    <w:rsid w:val="00110BCF"/>
    <w:rsid w:val="00115CD0"/>
    <w:rsid w:val="001356AF"/>
    <w:rsid w:val="00171CC6"/>
    <w:rsid w:val="00183140"/>
    <w:rsid w:val="0019600E"/>
    <w:rsid w:val="001A2382"/>
    <w:rsid w:val="001A26E1"/>
    <w:rsid w:val="001B7E67"/>
    <w:rsid w:val="001D7F9B"/>
    <w:rsid w:val="002179C3"/>
    <w:rsid w:val="002608D5"/>
    <w:rsid w:val="00267F7C"/>
    <w:rsid w:val="00291ADC"/>
    <w:rsid w:val="002C3D0C"/>
    <w:rsid w:val="0031778D"/>
    <w:rsid w:val="00317D99"/>
    <w:rsid w:val="0032073E"/>
    <w:rsid w:val="00343B6F"/>
    <w:rsid w:val="003913AC"/>
    <w:rsid w:val="00395A97"/>
    <w:rsid w:val="003D7B76"/>
    <w:rsid w:val="0042311B"/>
    <w:rsid w:val="00467F6C"/>
    <w:rsid w:val="00480A1E"/>
    <w:rsid w:val="00492C1D"/>
    <w:rsid w:val="00493D3C"/>
    <w:rsid w:val="00522E89"/>
    <w:rsid w:val="005235B3"/>
    <w:rsid w:val="00533A2A"/>
    <w:rsid w:val="00536D16"/>
    <w:rsid w:val="00553EDE"/>
    <w:rsid w:val="00561827"/>
    <w:rsid w:val="005647FC"/>
    <w:rsid w:val="005B6847"/>
    <w:rsid w:val="005C1FB7"/>
    <w:rsid w:val="005F42B1"/>
    <w:rsid w:val="00600D50"/>
    <w:rsid w:val="0063770B"/>
    <w:rsid w:val="006534E3"/>
    <w:rsid w:val="00657348"/>
    <w:rsid w:val="00671F0D"/>
    <w:rsid w:val="00686071"/>
    <w:rsid w:val="00686E4D"/>
    <w:rsid w:val="006C7EBF"/>
    <w:rsid w:val="0071793D"/>
    <w:rsid w:val="0073151B"/>
    <w:rsid w:val="007339CB"/>
    <w:rsid w:val="007832D0"/>
    <w:rsid w:val="00792A24"/>
    <w:rsid w:val="007A0014"/>
    <w:rsid w:val="007B6B3A"/>
    <w:rsid w:val="00815632"/>
    <w:rsid w:val="00820D2C"/>
    <w:rsid w:val="00831EB1"/>
    <w:rsid w:val="008430C7"/>
    <w:rsid w:val="00875132"/>
    <w:rsid w:val="00875B96"/>
    <w:rsid w:val="008B6056"/>
    <w:rsid w:val="00923D8C"/>
    <w:rsid w:val="009459D9"/>
    <w:rsid w:val="00981A1A"/>
    <w:rsid w:val="00984654"/>
    <w:rsid w:val="009A7148"/>
    <w:rsid w:val="009B3904"/>
    <w:rsid w:val="00A356A2"/>
    <w:rsid w:val="00A566DC"/>
    <w:rsid w:val="00A75FE9"/>
    <w:rsid w:val="00A85639"/>
    <w:rsid w:val="00AA046E"/>
    <w:rsid w:val="00AC023F"/>
    <w:rsid w:val="00AC4B65"/>
    <w:rsid w:val="00AD0A6D"/>
    <w:rsid w:val="00AE66E9"/>
    <w:rsid w:val="00AF5C00"/>
    <w:rsid w:val="00B0536C"/>
    <w:rsid w:val="00B3075B"/>
    <w:rsid w:val="00B55712"/>
    <w:rsid w:val="00B76B15"/>
    <w:rsid w:val="00B81F16"/>
    <w:rsid w:val="00BB6E74"/>
    <w:rsid w:val="00BC03DD"/>
    <w:rsid w:val="00BC1710"/>
    <w:rsid w:val="00BF0EBB"/>
    <w:rsid w:val="00C51142"/>
    <w:rsid w:val="00C600B7"/>
    <w:rsid w:val="00C72905"/>
    <w:rsid w:val="00CA27AD"/>
    <w:rsid w:val="00CA7816"/>
    <w:rsid w:val="00CB0120"/>
    <w:rsid w:val="00CE2DD5"/>
    <w:rsid w:val="00D23790"/>
    <w:rsid w:val="00D34821"/>
    <w:rsid w:val="00D602E3"/>
    <w:rsid w:val="00D602FF"/>
    <w:rsid w:val="00D63464"/>
    <w:rsid w:val="00D7476D"/>
    <w:rsid w:val="00D82370"/>
    <w:rsid w:val="00DA78E3"/>
    <w:rsid w:val="00DC5AAF"/>
    <w:rsid w:val="00DF2C0E"/>
    <w:rsid w:val="00E043B6"/>
    <w:rsid w:val="00E07669"/>
    <w:rsid w:val="00E15A27"/>
    <w:rsid w:val="00E32F07"/>
    <w:rsid w:val="00E34129"/>
    <w:rsid w:val="00E83C42"/>
    <w:rsid w:val="00EA13FD"/>
    <w:rsid w:val="00EA1F25"/>
    <w:rsid w:val="00EB6C11"/>
    <w:rsid w:val="00EC67CA"/>
    <w:rsid w:val="00EE3797"/>
    <w:rsid w:val="00F213DD"/>
    <w:rsid w:val="00F24611"/>
    <w:rsid w:val="00F33D7F"/>
    <w:rsid w:val="00F56A62"/>
    <w:rsid w:val="00F651DB"/>
    <w:rsid w:val="00F9694A"/>
    <w:rsid w:val="00FB0ECD"/>
    <w:rsid w:val="00FC0120"/>
    <w:rsid w:val="00FD78AB"/>
    <w:rsid w:val="00FD794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93262C"/>
  <w15:docId w15:val="{FA19A34C-2A2A-45B3-9605-FB65662F0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3464"/>
  </w:style>
  <w:style w:type="paragraph" w:styleId="Heading1">
    <w:name w:val="heading 1"/>
    <w:basedOn w:val="Normal"/>
    <w:next w:val="Normal"/>
    <w:link w:val="Heading1Char"/>
    <w:uiPriority w:val="9"/>
    <w:qFormat/>
    <w:rsid w:val="00EC67C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EC67CA"/>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5B96"/>
    <w:pPr>
      <w:tabs>
        <w:tab w:val="center" w:pos="4513"/>
        <w:tab w:val="right" w:pos="9026"/>
      </w:tabs>
      <w:spacing w:line="240" w:lineRule="auto"/>
    </w:pPr>
  </w:style>
  <w:style w:type="character" w:customStyle="1" w:styleId="HeaderChar">
    <w:name w:val="Header Char"/>
    <w:basedOn w:val="DefaultParagraphFont"/>
    <w:link w:val="Header"/>
    <w:uiPriority w:val="99"/>
    <w:rsid w:val="00875B96"/>
  </w:style>
  <w:style w:type="paragraph" w:styleId="Footer">
    <w:name w:val="footer"/>
    <w:basedOn w:val="Normal"/>
    <w:link w:val="FooterChar"/>
    <w:uiPriority w:val="99"/>
    <w:unhideWhenUsed/>
    <w:rsid w:val="00875B96"/>
    <w:pPr>
      <w:tabs>
        <w:tab w:val="center" w:pos="4513"/>
        <w:tab w:val="right" w:pos="9026"/>
      </w:tabs>
      <w:spacing w:line="240" w:lineRule="auto"/>
    </w:pPr>
  </w:style>
  <w:style w:type="character" w:customStyle="1" w:styleId="FooterChar">
    <w:name w:val="Footer Char"/>
    <w:basedOn w:val="DefaultParagraphFont"/>
    <w:link w:val="Footer"/>
    <w:uiPriority w:val="99"/>
    <w:rsid w:val="00875B96"/>
  </w:style>
  <w:style w:type="character" w:styleId="Hyperlink">
    <w:name w:val="Hyperlink"/>
    <w:basedOn w:val="DefaultParagraphFont"/>
    <w:uiPriority w:val="99"/>
    <w:unhideWhenUsed/>
    <w:rsid w:val="00875B96"/>
    <w:rPr>
      <w:color w:val="0000FF" w:themeColor="hyperlink"/>
      <w:u w:val="single"/>
    </w:rPr>
  </w:style>
  <w:style w:type="paragraph" w:styleId="BalloonText">
    <w:name w:val="Balloon Text"/>
    <w:basedOn w:val="Normal"/>
    <w:link w:val="BalloonTextChar"/>
    <w:uiPriority w:val="99"/>
    <w:semiHidden/>
    <w:unhideWhenUsed/>
    <w:rsid w:val="00875B9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B96"/>
    <w:rPr>
      <w:rFonts w:ascii="Tahoma" w:hAnsi="Tahoma" w:cs="Tahoma"/>
      <w:sz w:val="16"/>
      <w:szCs w:val="16"/>
    </w:rPr>
  </w:style>
  <w:style w:type="paragraph" w:styleId="NormalWeb">
    <w:name w:val="Normal (Web)"/>
    <w:basedOn w:val="Normal"/>
    <w:uiPriority w:val="99"/>
    <w:unhideWhenUsed/>
    <w:rsid w:val="0000003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UnresolvedMention">
    <w:name w:val="Unresolved Mention"/>
    <w:basedOn w:val="DefaultParagraphFont"/>
    <w:uiPriority w:val="99"/>
    <w:semiHidden/>
    <w:unhideWhenUsed/>
    <w:rsid w:val="00831EB1"/>
    <w:rPr>
      <w:color w:val="605E5C"/>
      <w:shd w:val="clear" w:color="auto" w:fill="E1DFDD"/>
    </w:rPr>
  </w:style>
  <w:style w:type="character" w:customStyle="1" w:styleId="Heading1Char">
    <w:name w:val="Heading 1 Char"/>
    <w:basedOn w:val="DefaultParagraphFont"/>
    <w:link w:val="Heading1"/>
    <w:uiPriority w:val="9"/>
    <w:rsid w:val="00EC67CA"/>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EC67CA"/>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E043B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3687053">
      <w:bodyDiv w:val="1"/>
      <w:marLeft w:val="0"/>
      <w:marRight w:val="0"/>
      <w:marTop w:val="0"/>
      <w:marBottom w:val="0"/>
      <w:divBdr>
        <w:top w:val="none" w:sz="0" w:space="0" w:color="auto"/>
        <w:left w:val="none" w:sz="0" w:space="0" w:color="auto"/>
        <w:bottom w:val="none" w:sz="0" w:space="0" w:color="auto"/>
        <w:right w:val="none" w:sz="0" w:space="0" w:color="auto"/>
      </w:divBdr>
    </w:div>
    <w:div w:id="942305282">
      <w:bodyDiv w:val="1"/>
      <w:marLeft w:val="0"/>
      <w:marRight w:val="0"/>
      <w:marTop w:val="0"/>
      <w:marBottom w:val="0"/>
      <w:divBdr>
        <w:top w:val="none" w:sz="0" w:space="0" w:color="auto"/>
        <w:left w:val="none" w:sz="0" w:space="0" w:color="auto"/>
        <w:bottom w:val="none" w:sz="0" w:space="0" w:color="auto"/>
        <w:right w:val="none" w:sz="0" w:space="0" w:color="auto"/>
      </w:divBdr>
    </w:div>
    <w:div w:id="1478761564">
      <w:bodyDiv w:val="1"/>
      <w:marLeft w:val="0"/>
      <w:marRight w:val="0"/>
      <w:marTop w:val="0"/>
      <w:marBottom w:val="0"/>
      <w:divBdr>
        <w:top w:val="none" w:sz="0" w:space="0" w:color="auto"/>
        <w:left w:val="none" w:sz="0" w:space="0" w:color="auto"/>
        <w:bottom w:val="none" w:sz="0" w:space="0" w:color="auto"/>
        <w:right w:val="none" w:sz="0" w:space="0" w:color="auto"/>
      </w:divBdr>
    </w:div>
    <w:div w:id="1542933806">
      <w:bodyDiv w:val="1"/>
      <w:marLeft w:val="0"/>
      <w:marRight w:val="0"/>
      <w:marTop w:val="0"/>
      <w:marBottom w:val="0"/>
      <w:divBdr>
        <w:top w:val="none" w:sz="0" w:space="0" w:color="auto"/>
        <w:left w:val="none" w:sz="0" w:space="0" w:color="auto"/>
        <w:bottom w:val="none" w:sz="0" w:space="0" w:color="auto"/>
        <w:right w:val="none" w:sz="0" w:space="0" w:color="auto"/>
      </w:divBdr>
    </w:div>
    <w:div w:id="1580476763">
      <w:bodyDiv w:val="1"/>
      <w:marLeft w:val="0"/>
      <w:marRight w:val="0"/>
      <w:marTop w:val="0"/>
      <w:marBottom w:val="0"/>
      <w:divBdr>
        <w:top w:val="none" w:sz="0" w:space="0" w:color="auto"/>
        <w:left w:val="none" w:sz="0" w:space="0" w:color="auto"/>
        <w:bottom w:val="none" w:sz="0" w:space="0" w:color="auto"/>
        <w:right w:val="none" w:sz="0" w:space="0" w:color="auto"/>
      </w:divBdr>
    </w:div>
    <w:div w:id="1663779259">
      <w:bodyDiv w:val="1"/>
      <w:marLeft w:val="0"/>
      <w:marRight w:val="0"/>
      <w:marTop w:val="0"/>
      <w:marBottom w:val="0"/>
      <w:divBdr>
        <w:top w:val="none" w:sz="0" w:space="0" w:color="auto"/>
        <w:left w:val="none" w:sz="0" w:space="0" w:color="auto"/>
        <w:bottom w:val="none" w:sz="0" w:space="0" w:color="auto"/>
        <w:right w:val="none" w:sz="0" w:space="0" w:color="auto"/>
      </w:divBdr>
    </w:div>
    <w:div w:id="1688022949">
      <w:bodyDiv w:val="1"/>
      <w:marLeft w:val="0"/>
      <w:marRight w:val="0"/>
      <w:marTop w:val="0"/>
      <w:marBottom w:val="0"/>
      <w:divBdr>
        <w:top w:val="none" w:sz="0" w:space="0" w:color="auto"/>
        <w:left w:val="none" w:sz="0" w:space="0" w:color="auto"/>
        <w:bottom w:val="none" w:sz="0" w:space="0" w:color="auto"/>
        <w:right w:val="none" w:sz="0" w:space="0" w:color="auto"/>
      </w:divBdr>
    </w:div>
    <w:div w:id="1945185108">
      <w:bodyDiv w:val="1"/>
      <w:marLeft w:val="0"/>
      <w:marRight w:val="0"/>
      <w:marTop w:val="0"/>
      <w:marBottom w:val="0"/>
      <w:divBdr>
        <w:top w:val="none" w:sz="0" w:space="0" w:color="auto"/>
        <w:left w:val="none" w:sz="0" w:space="0" w:color="auto"/>
        <w:bottom w:val="none" w:sz="0" w:space="0" w:color="auto"/>
        <w:right w:val="none" w:sz="0" w:space="0" w:color="auto"/>
      </w:divBdr>
    </w:div>
    <w:div w:id="2076389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trimilanda.bainamus@gmail.com"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hermawansa@unived.ac.id" TargetMode="External"/><Relationship Id="rId12" Type="http://schemas.openxmlformats.org/officeDocument/2006/relationships/image" Target="media/image1.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edy.susanto722@gmail.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bogyrestu@unib.ac.id" TargetMode="External"/><Relationship Id="rId4" Type="http://schemas.openxmlformats.org/officeDocument/2006/relationships/webSettings" Target="webSettings.xml"/><Relationship Id="rId9" Type="http://schemas.openxmlformats.org/officeDocument/2006/relationships/hyperlink" Target="mailto:pamela@ecampus.ut.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mailto:visionary@undikma.ac.id" TargetMode="External"/><Relationship Id="rId2" Type="http://schemas.openxmlformats.org/officeDocument/2006/relationships/hyperlink" Target="https://e-journal.undikma.ac.id/index.php/visionary"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2CD50-9C5A-432B-9BFA-3CC58BC81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8</TotalTime>
  <Pages>6</Pages>
  <Words>8004</Words>
  <Characters>4562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PC</dc:creator>
  <cp:lastModifiedBy>Agus Fahmi BJO</cp:lastModifiedBy>
  <cp:revision>9</cp:revision>
  <dcterms:created xsi:type="dcterms:W3CDTF">2022-04-10T03:36:00Z</dcterms:created>
  <dcterms:modified xsi:type="dcterms:W3CDTF">2025-04-17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44713a-f0f0-393b-8131-5d219dcb7d2a</vt:lpwstr>
  </property>
  <property fmtid="{D5CDD505-2E9C-101B-9397-08002B2CF9AE}" pid="24" name="Mendeley Citation Style_1">
    <vt:lpwstr>http://www.zotero.org/styles/apa</vt:lpwstr>
  </property>
</Properties>
</file>